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442E5DD7" w14:textId="15DBCBF8" w:rsidR="00615457" w:rsidRPr="00615457" w:rsidRDefault="00615457" w:rsidP="00615457">
      <w:pPr>
        <w:jc w:val="center"/>
        <w:rPr>
          <w:rFonts w:ascii="Times New Roman" w:hAnsi="Times New Roman" w:cs="Times New Roman"/>
          <w:b/>
          <w:bCs/>
          <w:sz w:val="28"/>
          <w:szCs w:val="28"/>
        </w:rPr>
      </w:pPr>
      <w:r w:rsidRPr="00615457">
        <w:rPr>
          <w:rFonts w:ascii="Times New Roman" w:hAnsi="Times New Roman" w:cs="Times New Roman"/>
          <w:b/>
          <w:bCs/>
          <w:sz w:val="28"/>
          <w:szCs w:val="28"/>
        </w:rPr>
        <w:t>SUPPORTING INFORMATION</w:t>
      </w:r>
    </w:p>
    <w:p w14:paraId="2C2CA111" w14:textId="472BD6F4" w:rsidR="00615457" w:rsidRPr="00615457" w:rsidRDefault="00615457" w:rsidP="00615457">
      <w:pPr>
        <w:jc w:val="center"/>
        <w:rPr>
          <w:rFonts w:ascii="Times New Roman" w:hAnsi="Times New Roman" w:cs="Times New Roman"/>
          <w:b/>
          <w:bCs/>
        </w:rPr>
      </w:pPr>
    </w:p>
    <w:p w14:paraId="0D0E5146" w14:textId="77777777" w:rsidR="00615457" w:rsidRPr="00615457" w:rsidRDefault="00615457" w:rsidP="00615457">
      <w:pPr>
        <w:jc w:val="center"/>
        <w:rPr>
          <w:rFonts w:ascii="Times New Roman" w:hAnsi="Times New Roman" w:cs="Times New Roman"/>
          <w:b/>
          <w:bCs/>
        </w:rPr>
      </w:pPr>
      <w:r w:rsidRPr="00615457">
        <w:rPr>
          <w:rFonts w:ascii="Times New Roman" w:hAnsi="Times New Roman" w:cs="Times New Roman"/>
          <w:b/>
          <w:bCs/>
        </w:rPr>
        <w:t xml:space="preserve">Longitudinal analysis of pinnipeds in the Northwest Atlantic provides insights on endemic circulation of Phocine distemper virus </w:t>
      </w:r>
    </w:p>
    <w:p w14:paraId="79509489" w14:textId="77777777" w:rsidR="00615457" w:rsidRPr="00615457" w:rsidRDefault="00615457" w:rsidP="00615457">
      <w:pPr>
        <w:jc w:val="center"/>
        <w:rPr>
          <w:rFonts w:ascii="Times New Roman" w:hAnsi="Times New Roman" w:cs="Times New Roman"/>
          <w:b/>
          <w:bCs/>
        </w:rPr>
      </w:pPr>
    </w:p>
    <w:p w14:paraId="77E216F1" w14:textId="34F51E2D" w:rsidR="00615457" w:rsidRPr="00615457" w:rsidRDefault="00615457" w:rsidP="00615457">
      <w:pPr>
        <w:jc w:val="center"/>
        <w:rPr>
          <w:rFonts w:ascii="Times New Roman" w:hAnsi="Times New Roman" w:cs="Times New Roman"/>
        </w:rPr>
      </w:pPr>
      <w:r w:rsidRPr="00615457">
        <w:rPr>
          <w:rFonts w:ascii="Times New Roman" w:hAnsi="Times New Roman" w:cs="Times New Roman"/>
        </w:rPr>
        <w:t xml:space="preserve">Wendy Puryear, Kaitlin Sawatzki, Andrea </w:t>
      </w:r>
      <w:proofErr w:type="spellStart"/>
      <w:r w:rsidRPr="00615457">
        <w:rPr>
          <w:rFonts w:ascii="Times New Roman" w:hAnsi="Times New Roman" w:cs="Times New Roman"/>
        </w:rPr>
        <w:t>Bogomolni</w:t>
      </w:r>
      <w:proofErr w:type="spellEnd"/>
      <w:r w:rsidRPr="00615457">
        <w:rPr>
          <w:rFonts w:ascii="Times New Roman" w:hAnsi="Times New Roman" w:cs="Times New Roman"/>
        </w:rPr>
        <w:t>, Nichola Hill, Alexa Fos</w:t>
      </w:r>
      <w:r w:rsidRPr="00615457">
        <w:rPr>
          <w:rFonts w:ascii="Times New Roman" w:hAnsi="Times New Roman" w:cs="Times New Roman"/>
        </w:rPr>
        <w:t>s</w:t>
      </w:r>
      <w:r w:rsidRPr="00615457">
        <w:rPr>
          <w:rFonts w:ascii="Times New Roman" w:hAnsi="Times New Roman" w:cs="Times New Roman"/>
        </w:rPr>
        <w:t xml:space="preserve">, </w:t>
      </w:r>
      <w:proofErr w:type="spellStart"/>
      <w:r w:rsidRPr="00615457">
        <w:rPr>
          <w:rFonts w:ascii="Times New Roman" w:hAnsi="Times New Roman" w:cs="Times New Roman"/>
        </w:rPr>
        <w:t>Iben</w:t>
      </w:r>
      <w:proofErr w:type="spellEnd"/>
      <w:r w:rsidRPr="00615457">
        <w:rPr>
          <w:rFonts w:ascii="Times New Roman" w:hAnsi="Times New Roman" w:cs="Times New Roman"/>
        </w:rPr>
        <w:t xml:space="preserve"> </w:t>
      </w:r>
      <w:proofErr w:type="spellStart"/>
      <w:r w:rsidRPr="00615457">
        <w:rPr>
          <w:rFonts w:ascii="Times New Roman" w:hAnsi="Times New Roman" w:cs="Times New Roman"/>
        </w:rPr>
        <w:t>Stokholm</w:t>
      </w:r>
      <w:proofErr w:type="spellEnd"/>
      <w:r w:rsidRPr="00615457">
        <w:rPr>
          <w:rFonts w:ascii="Times New Roman" w:hAnsi="Times New Roman" w:cs="Times New Roman"/>
        </w:rPr>
        <w:t xml:space="preserve">, Morten </w:t>
      </w:r>
      <w:proofErr w:type="spellStart"/>
      <w:r w:rsidRPr="00615457">
        <w:rPr>
          <w:rFonts w:ascii="Times New Roman" w:hAnsi="Times New Roman" w:cs="Times New Roman"/>
        </w:rPr>
        <w:t>Tange</w:t>
      </w:r>
      <w:proofErr w:type="spellEnd"/>
      <w:r w:rsidRPr="00615457">
        <w:rPr>
          <w:rFonts w:ascii="Times New Roman" w:hAnsi="Times New Roman" w:cs="Times New Roman"/>
        </w:rPr>
        <w:t xml:space="preserve"> Olsen, Ole Nielsen, Thomas </w:t>
      </w:r>
      <w:proofErr w:type="spellStart"/>
      <w:r w:rsidRPr="00615457">
        <w:rPr>
          <w:rFonts w:ascii="Times New Roman" w:hAnsi="Times New Roman" w:cs="Times New Roman"/>
        </w:rPr>
        <w:t>Waltzek</w:t>
      </w:r>
      <w:proofErr w:type="spellEnd"/>
      <w:r w:rsidRPr="00615457">
        <w:rPr>
          <w:rFonts w:ascii="Times New Roman" w:hAnsi="Times New Roman" w:cs="Times New Roman"/>
        </w:rPr>
        <w:t xml:space="preserve">, Tracey Goldstein, </w:t>
      </w:r>
      <w:proofErr w:type="spellStart"/>
      <w:r w:rsidRPr="00615457">
        <w:rPr>
          <w:rFonts w:ascii="Times New Roman" w:hAnsi="Times New Roman" w:cs="Times New Roman"/>
        </w:rPr>
        <w:t>Kuttichantran</w:t>
      </w:r>
      <w:proofErr w:type="spellEnd"/>
      <w:r w:rsidRPr="00615457">
        <w:rPr>
          <w:rFonts w:ascii="Times New Roman" w:hAnsi="Times New Roman" w:cs="Times New Roman"/>
        </w:rPr>
        <w:t xml:space="preserve"> Subramaniam, Thais Carneiro Santos Rodrigues, </w:t>
      </w:r>
      <w:proofErr w:type="spellStart"/>
      <w:r w:rsidRPr="00615457">
        <w:rPr>
          <w:rFonts w:ascii="Times New Roman" w:hAnsi="Times New Roman" w:cs="Times New Roman"/>
        </w:rPr>
        <w:t>Manjunatha</w:t>
      </w:r>
      <w:proofErr w:type="spellEnd"/>
      <w:r w:rsidRPr="00615457">
        <w:rPr>
          <w:rFonts w:ascii="Times New Roman" w:hAnsi="Times New Roman" w:cs="Times New Roman"/>
        </w:rPr>
        <w:t xml:space="preserve"> </w:t>
      </w:r>
      <w:proofErr w:type="spellStart"/>
      <w:r w:rsidRPr="00615457">
        <w:rPr>
          <w:rFonts w:ascii="Times New Roman" w:hAnsi="Times New Roman" w:cs="Times New Roman"/>
        </w:rPr>
        <w:t>Belaganahalli</w:t>
      </w:r>
      <w:proofErr w:type="spellEnd"/>
      <w:r w:rsidRPr="00615457">
        <w:rPr>
          <w:rFonts w:ascii="Times New Roman" w:hAnsi="Times New Roman" w:cs="Times New Roman"/>
        </w:rPr>
        <w:t xml:space="preserve">, Lynda Doughty, Lisa Becker, Ashley Stokes, Misty Niemeyer, Allison Tuttle, Tracy Romano, </w:t>
      </w:r>
      <w:proofErr w:type="spellStart"/>
      <w:r w:rsidRPr="00615457">
        <w:rPr>
          <w:rFonts w:ascii="Times New Roman" w:hAnsi="Times New Roman" w:cs="Times New Roman"/>
        </w:rPr>
        <w:t>Mainity</w:t>
      </w:r>
      <w:proofErr w:type="spellEnd"/>
      <w:r w:rsidRPr="00615457">
        <w:rPr>
          <w:rFonts w:ascii="Times New Roman" w:hAnsi="Times New Roman" w:cs="Times New Roman"/>
        </w:rPr>
        <w:t xml:space="preserve"> Batista </w:t>
      </w:r>
      <w:proofErr w:type="spellStart"/>
      <w:r w:rsidRPr="00615457">
        <w:rPr>
          <w:rFonts w:ascii="Times New Roman" w:hAnsi="Times New Roman" w:cs="Times New Roman"/>
        </w:rPr>
        <w:t>Linhares</w:t>
      </w:r>
      <w:proofErr w:type="spellEnd"/>
      <w:r w:rsidRPr="00615457">
        <w:rPr>
          <w:rFonts w:ascii="Times New Roman" w:hAnsi="Times New Roman" w:cs="Times New Roman"/>
        </w:rPr>
        <w:t>, Deborah Fauquier, Jonathan Runstadler</w:t>
      </w:r>
    </w:p>
    <w:p w14:paraId="53E3A808" w14:textId="3A936E4D" w:rsidR="00615457" w:rsidRPr="00615457" w:rsidRDefault="00615457" w:rsidP="00B47FB5">
      <w:pPr>
        <w:rPr>
          <w:rFonts w:ascii="Times New Roman" w:hAnsi="Times New Roman" w:cs="Times New Roman"/>
        </w:rPr>
      </w:pPr>
    </w:p>
    <w:p w14:paraId="44FB6487" w14:textId="7B4C5FBD" w:rsidR="00615457" w:rsidRPr="00615457" w:rsidRDefault="00615457" w:rsidP="00B47FB5">
      <w:pPr>
        <w:rPr>
          <w:rFonts w:ascii="Times New Roman" w:hAnsi="Times New Roman" w:cs="Times New Roman"/>
        </w:rPr>
      </w:pPr>
    </w:p>
    <w:p w14:paraId="3C01C78D" w14:textId="77777777" w:rsidR="00615457" w:rsidRPr="00615457" w:rsidRDefault="00615457" w:rsidP="00B47FB5">
      <w:pPr>
        <w:rPr>
          <w:rFonts w:ascii="Times New Roman" w:hAnsi="Times New Roman" w:cs="Times New Roman"/>
        </w:rPr>
      </w:pPr>
    </w:p>
    <w:p w14:paraId="3EC82A41" w14:textId="41D2ED3A" w:rsidR="00B47FB5" w:rsidRPr="00615457" w:rsidRDefault="00B47FB5" w:rsidP="00B47FB5">
      <w:pPr>
        <w:rPr>
          <w:rFonts w:cstheme="minorHAnsi"/>
        </w:rPr>
      </w:pPr>
      <w:r w:rsidRPr="00615457">
        <w:rPr>
          <w:rFonts w:cstheme="minorHAnsi"/>
        </w:rPr>
        <w:t>Supplemental Methods</w:t>
      </w:r>
    </w:p>
    <w:p w14:paraId="77680E31" w14:textId="77777777" w:rsidR="00B47FB5" w:rsidRPr="00615457" w:rsidRDefault="00B47FB5" w:rsidP="00B47FB5">
      <w:pPr>
        <w:rPr>
          <w:rFonts w:ascii="Times New Roman" w:hAnsi="Times New Roman" w:cs="Times New Roman"/>
        </w:rPr>
      </w:pPr>
    </w:p>
    <w:p w14:paraId="32A2707D" w14:textId="77777777" w:rsidR="000F2F6B" w:rsidRPr="00615457" w:rsidRDefault="000F2F6B" w:rsidP="000F2F6B">
      <w:pPr>
        <w:pStyle w:val="KSMainText"/>
      </w:pPr>
      <w:r w:rsidRPr="00615457">
        <w:rPr>
          <w:b/>
          <w:bCs/>
        </w:rPr>
        <w:t>Sequence generation</w:t>
      </w:r>
    </w:p>
    <w:p w14:paraId="1CC231FF" w14:textId="77777777" w:rsidR="000F2F6B" w:rsidRPr="00615457" w:rsidRDefault="000F2F6B" w:rsidP="000F2F6B">
      <w:pPr>
        <w:pStyle w:val="Heading2"/>
        <w:jc w:val="left"/>
        <w:rPr>
          <w:sz w:val="24"/>
          <w:szCs w:val="24"/>
        </w:rPr>
      </w:pPr>
      <w:r w:rsidRPr="00615457">
        <w:rPr>
          <w:sz w:val="24"/>
          <w:szCs w:val="24"/>
        </w:rPr>
        <w:t>Complete PDV genomes</w:t>
      </w:r>
    </w:p>
    <w:p w14:paraId="6104BB28" w14:textId="77777777" w:rsidR="000F2F6B" w:rsidRPr="00A735F6" w:rsidRDefault="000F2F6B" w:rsidP="000F2F6B">
      <w:pPr>
        <w:pStyle w:val="KSMainText"/>
      </w:pPr>
      <w:r w:rsidRPr="00615457">
        <w:rPr>
          <w:b/>
        </w:rPr>
        <w:t>US/Hg/IFAW18-001/2018 and US/</w:t>
      </w:r>
      <w:proofErr w:type="spellStart"/>
      <w:r w:rsidRPr="00615457">
        <w:rPr>
          <w:b/>
        </w:rPr>
        <w:t>Pv</w:t>
      </w:r>
      <w:proofErr w:type="spellEnd"/>
      <w:r w:rsidRPr="00615457">
        <w:rPr>
          <w:b/>
        </w:rPr>
        <w:t>/NEAQ18-044/2018</w:t>
      </w:r>
      <w:r w:rsidRPr="00615457">
        <w:t xml:space="preserve"> (GenBank: MW642077-MW642078): Libraries were generated with the Kapa </w:t>
      </w:r>
      <w:proofErr w:type="spellStart"/>
      <w:r w:rsidRPr="00615457">
        <w:t>HyperPrep</w:t>
      </w:r>
      <w:proofErr w:type="spellEnd"/>
      <w:r w:rsidRPr="00615457">
        <w:t xml:space="preserve"> Library kit as per manufacturer protocol (Roche, Basel, CH). Sequencing was performed on Illumina </w:t>
      </w:r>
      <w:proofErr w:type="spellStart"/>
      <w:r w:rsidRPr="00615457">
        <w:t>MiSeq</w:t>
      </w:r>
      <w:proofErr w:type="spellEnd"/>
      <w:r w:rsidRPr="00615457">
        <w:t xml:space="preserve"> using 250bp</w:t>
      </w:r>
      <w:r>
        <w:t xml:space="preserve"> PE chemistry </w:t>
      </w:r>
      <w:r w:rsidRPr="00A735F6">
        <w:t>at U</w:t>
      </w:r>
      <w:r>
        <w:t>niversity of California</w:t>
      </w:r>
      <w:r w:rsidRPr="00A735F6">
        <w:t xml:space="preserve"> Davis Genome Centre</w:t>
      </w:r>
      <w:r w:rsidRPr="00B60F1E">
        <w:t xml:space="preserve">. </w:t>
      </w:r>
      <w:proofErr w:type="spellStart"/>
      <w:r w:rsidRPr="00742AFE">
        <w:t>Geneious</w:t>
      </w:r>
      <w:proofErr w:type="spellEnd"/>
      <w:r w:rsidRPr="00742AFE">
        <w:t xml:space="preserve"> R11 software</w:t>
      </w:r>
      <w:r w:rsidRPr="00B60F1E">
        <w:t xml:space="preserve"> </w:t>
      </w:r>
      <w:r>
        <w:t>was used to assemble c</w:t>
      </w:r>
      <w:r w:rsidRPr="00B60F1E">
        <w:t xml:space="preserve">ontigs and unique singletons </w:t>
      </w:r>
      <w:r>
        <w:t>with</w:t>
      </w:r>
      <w:r w:rsidRPr="00B60F1E">
        <w:t xml:space="preserve"> US/</w:t>
      </w:r>
      <w:proofErr w:type="spellStart"/>
      <w:r w:rsidRPr="00B60F1E">
        <w:t>Pv</w:t>
      </w:r>
      <w:proofErr w:type="spellEnd"/>
      <w:r w:rsidRPr="00A735F6">
        <w:t xml:space="preserve">/2006 as a reference. </w:t>
      </w:r>
    </w:p>
    <w:p w14:paraId="0D8CDE3A" w14:textId="77777777" w:rsidR="000F2F6B" w:rsidRPr="00A735F6" w:rsidRDefault="000F2F6B" w:rsidP="000F2F6B">
      <w:pPr>
        <w:pStyle w:val="KSMainText"/>
      </w:pPr>
      <w:r w:rsidRPr="00A735F6">
        <w:rPr>
          <w:b/>
        </w:rPr>
        <w:t>CA/</w:t>
      </w:r>
      <w:proofErr w:type="spellStart"/>
      <w:r w:rsidRPr="00A735F6">
        <w:rPr>
          <w:b/>
        </w:rPr>
        <w:t>Pg</w:t>
      </w:r>
      <w:proofErr w:type="spellEnd"/>
      <w:r w:rsidRPr="00A735F6">
        <w:rPr>
          <w:b/>
        </w:rPr>
        <w:t>/WVL181140/2017</w:t>
      </w:r>
      <w:r>
        <w:rPr>
          <w:b/>
        </w:rPr>
        <w:t xml:space="preserve"> </w:t>
      </w:r>
      <w:r>
        <w:t>(GenBank: MW504062):</w:t>
      </w:r>
      <w:r w:rsidRPr="00B60F1E">
        <w:t xml:space="preserve"> </w:t>
      </w:r>
      <w:r>
        <w:t>Libraries were</w:t>
      </w:r>
      <w:r w:rsidRPr="00B60F1E">
        <w:t xml:space="preserve"> generated </w:t>
      </w:r>
      <w:r>
        <w:t>with</w:t>
      </w:r>
      <w:r w:rsidRPr="00B60F1E">
        <w:t xml:space="preserve"> the </w:t>
      </w:r>
      <w:proofErr w:type="spellStart"/>
      <w:r w:rsidRPr="00B60F1E">
        <w:t>NEBNext</w:t>
      </w:r>
      <w:proofErr w:type="spellEnd"/>
      <w:r w:rsidRPr="00B60F1E">
        <w:t xml:space="preserve"> Ultra II RNA Library Prep kit </w:t>
      </w:r>
      <w:r>
        <w:t xml:space="preserve">as per manufacturer protocol </w:t>
      </w:r>
      <w:r w:rsidRPr="00B60F1E">
        <w:t>(New England Biolabs, Ipswich, MA)</w:t>
      </w:r>
      <w:r>
        <w:t>. S</w:t>
      </w:r>
      <w:r w:rsidRPr="00B60F1E">
        <w:t>equenc</w:t>
      </w:r>
      <w:r>
        <w:t>ing was performed</w:t>
      </w:r>
      <w:r w:rsidRPr="00B60F1E">
        <w:t xml:space="preserve"> on Illumina </w:t>
      </w:r>
      <w:proofErr w:type="spellStart"/>
      <w:r w:rsidRPr="00B60F1E">
        <w:t>HiSeq</w:t>
      </w:r>
      <w:proofErr w:type="spellEnd"/>
      <w:r w:rsidRPr="00B60F1E">
        <w:t xml:space="preserve"> using 150bp PE chemistry at the </w:t>
      </w:r>
      <w:r w:rsidRPr="00A735F6">
        <w:t xml:space="preserve">University of Florida Interdisciplinary Center for Biotechnology Research. CLC Genomic Workbench v12.0 was used to filter low-quality reads and quality trimming, prior to assembly </w:t>
      </w:r>
      <w:r>
        <w:t>with</w:t>
      </w:r>
      <w:r w:rsidRPr="00B60F1E">
        <w:t xml:space="preserve"> NL/</w:t>
      </w:r>
      <w:proofErr w:type="spellStart"/>
      <w:r w:rsidRPr="00B60F1E">
        <w:t>Pv</w:t>
      </w:r>
      <w:proofErr w:type="spellEnd"/>
      <w:r w:rsidRPr="00B60F1E">
        <w:t>/Wad</w:t>
      </w:r>
      <w:r w:rsidRPr="00A735F6">
        <w:t>/1988 as a reference.</w:t>
      </w:r>
    </w:p>
    <w:p w14:paraId="703611BD" w14:textId="77777777" w:rsidR="000F2F6B" w:rsidRPr="00A735F6" w:rsidRDefault="000F2F6B" w:rsidP="000F2F6B">
      <w:pPr>
        <w:pStyle w:val="KSMainText"/>
      </w:pPr>
      <w:bookmarkStart w:id="0" w:name="_Hlk79056100"/>
      <w:r w:rsidRPr="00A735F6">
        <w:rPr>
          <w:b/>
        </w:rPr>
        <w:t>US/</w:t>
      </w:r>
      <w:proofErr w:type="spellStart"/>
      <w:r w:rsidRPr="00A735F6">
        <w:rPr>
          <w:b/>
        </w:rPr>
        <w:t>Pv</w:t>
      </w:r>
      <w:proofErr w:type="spellEnd"/>
      <w:r w:rsidRPr="00A735F6">
        <w:rPr>
          <w:b/>
        </w:rPr>
        <w:t>/MME-287/2018 and US/</w:t>
      </w:r>
      <w:proofErr w:type="spellStart"/>
      <w:r w:rsidRPr="00A735F6">
        <w:rPr>
          <w:b/>
        </w:rPr>
        <w:t>Pv</w:t>
      </w:r>
      <w:proofErr w:type="spellEnd"/>
      <w:r w:rsidRPr="00A735F6">
        <w:rPr>
          <w:b/>
        </w:rPr>
        <w:t>/MME-343/2018</w:t>
      </w:r>
      <w:r>
        <w:t xml:space="preserve"> (</w:t>
      </w:r>
      <w:r w:rsidRPr="00B60F1E">
        <w:t>GenBank: MW581015-MW581016)</w:t>
      </w:r>
      <w:r>
        <w:t>:</w:t>
      </w:r>
      <w:r w:rsidRPr="00A735F6">
        <w:t xml:space="preserve"> </w:t>
      </w:r>
      <w:r>
        <w:t>L</w:t>
      </w:r>
      <w:r w:rsidRPr="00B60F1E">
        <w:t>ibrar</w:t>
      </w:r>
      <w:r>
        <w:t>ies were</w:t>
      </w:r>
      <w:r w:rsidRPr="00B60F1E">
        <w:t xml:space="preserve"> generated with the </w:t>
      </w:r>
      <w:proofErr w:type="spellStart"/>
      <w:r w:rsidRPr="00B60F1E">
        <w:t>NEBNext</w:t>
      </w:r>
      <w:proofErr w:type="spellEnd"/>
      <w:r w:rsidRPr="00B60F1E">
        <w:t xml:space="preserve"> Ultra II RNA Library Prep kit as per manufacturer protocol</w:t>
      </w:r>
      <w:r>
        <w:t>. S</w:t>
      </w:r>
      <w:r w:rsidRPr="00B60F1E">
        <w:t>equenc</w:t>
      </w:r>
      <w:r>
        <w:t>ing was performed</w:t>
      </w:r>
      <w:r w:rsidRPr="00B60F1E">
        <w:t xml:space="preserve"> </w:t>
      </w:r>
      <w:r>
        <w:t xml:space="preserve">on Illumina </w:t>
      </w:r>
      <w:proofErr w:type="spellStart"/>
      <w:r>
        <w:t>HiSeq</w:t>
      </w:r>
      <w:proofErr w:type="spellEnd"/>
      <w:r>
        <w:t xml:space="preserve"> using 125bp PE chemistry </w:t>
      </w:r>
      <w:r w:rsidRPr="00B60F1E">
        <w:t xml:space="preserve">at the Icahn </w:t>
      </w:r>
      <w:r w:rsidRPr="00B60F1E">
        <w:lastRenderedPageBreak/>
        <w:t xml:space="preserve">School of Medicine at Mt. Sinai Genetics and Genomics Core. </w:t>
      </w:r>
      <w:r w:rsidRPr="00A735F6">
        <w:t xml:space="preserve">Reads were processed with </w:t>
      </w:r>
      <w:proofErr w:type="spellStart"/>
      <w:r w:rsidRPr="00A735F6">
        <w:t>Trimmomatic</w:t>
      </w:r>
      <w:proofErr w:type="spellEnd"/>
      <w:r w:rsidRPr="00A735F6">
        <w:t xml:space="preserve"> (v0.27) and </w:t>
      </w:r>
      <w:proofErr w:type="spellStart"/>
      <w:r w:rsidRPr="00A735F6">
        <w:t>Ngs</w:t>
      </w:r>
      <w:proofErr w:type="spellEnd"/>
      <w:r w:rsidRPr="00A735F6">
        <w:t xml:space="preserve"> crumbs and assembled with IDBA-hybrid (v1.1.3)</w:t>
      </w:r>
      <w:r w:rsidRPr="003E7AD6">
        <w:t xml:space="preserve"> </w:t>
      </w:r>
      <w:r>
        <w:t>using</w:t>
      </w:r>
      <w:r w:rsidRPr="00B60F1E">
        <w:t xml:space="preserve"> NL/</w:t>
      </w:r>
      <w:proofErr w:type="spellStart"/>
      <w:r w:rsidRPr="00B60F1E">
        <w:t>Pv</w:t>
      </w:r>
      <w:proofErr w:type="spellEnd"/>
      <w:r w:rsidRPr="00B60F1E">
        <w:t>/Wad</w:t>
      </w:r>
      <w:r w:rsidRPr="00A735F6">
        <w:t>/1988 as a reference</w:t>
      </w:r>
      <w:r>
        <w:t>.</w:t>
      </w:r>
    </w:p>
    <w:p w14:paraId="6553621D" w14:textId="77777777" w:rsidR="000F2F6B" w:rsidRDefault="000F2F6B" w:rsidP="000F2F6B">
      <w:pPr>
        <w:pStyle w:val="KSMainText"/>
      </w:pPr>
      <w:r w:rsidRPr="00A735F6">
        <w:rPr>
          <w:b/>
        </w:rPr>
        <w:t>US/</w:t>
      </w:r>
      <w:proofErr w:type="spellStart"/>
      <w:r w:rsidRPr="00A735F6">
        <w:rPr>
          <w:b/>
        </w:rPr>
        <w:t>Pv</w:t>
      </w:r>
      <w:proofErr w:type="spellEnd"/>
      <w:r w:rsidRPr="00A735F6">
        <w:rPr>
          <w:b/>
        </w:rPr>
        <w:t>/MME-430/2018</w:t>
      </w:r>
      <w:r w:rsidRPr="00B60F1E">
        <w:t xml:space="preserve"> (GenBank accession: MW581017)</w:t>
      </w:r>
      <w:r w:rsidRPr="00A735F6">
        <w:t xml:space="preserve">: </w:t>
      </w:r>
      <w:proofErr w:type="spellStart"/>
      <w:r w:rsidRPr="00B60F1E">
        <w:t>NEBNext</w:t>
      </w:r>
      <w:proofErr w:type="spellEnd"/>
      <w:r w:rsidRPr="00B60F1E">
        <w:t xml:space="preserve"> Poly(A) mRNA Magnetic Isolation Module (New England Biolabs)</w:t>
      </w:r>
      <w:r>
        <w:t xml:space="preserve"> was used to select mRNA and cDNA generated</w:t>
      </w:r>
      <w:r w:rsidRPr="00B60F1E">
        <w:t xml:space="preserve"> using </w:t>
      </w:r>
      <w:proofErr w:type="spellStart"/>
      <w:r w:rsidRPr="00B60F1E">
        <w:t>NEBNext</w:t>
      </w:r>
      <w:proofErr w:type="spellEnd"/>
      <w:r w:rsidRPr="00B60F1E">
        <w:t xml:space="preserve"> Ultra II RNA Library Prep</w:t>
      </w:r>
      <w:r>
        <w:t xml:space="preserve"> kit. </w:t>
      </w:r>
      <w:r w:rsidRPr="00A735F6">
        <w:t>Libraries were generated with Oxford Nanopore Technologies (ONT) (Oxford, UK) 1D-ligation kit (</w:t>
      </w:r>
      <w:r w:rsidRPr="00A735F6">
        <w:rPr>
          <w:rStyle w:val="acopre"/>
        </w:rPr>
        <w:t>SQK-LSK109</w:t>
      </w:r>
      <w:r w:rsidRPr="00A735F6">
        <w:t>) with the PCR barcoding expansion kit (</w:t>
      </w:r>
      <w:r w:rsidRPr="00A735F6">
        <w:rPr>
          <w:rStyle w:val="acopre"/>
        </w:rPr>
        <w:t>EXP-PBC001</w:t>
      </w:r>
      <w:r w:rsidRPr="00A735F6">
        <w:t>)</w:t>
      </w:r>
      <w:r>
        <w:t>. S</w:t>
      </w:r>
      <w:r w:rsidRPr="00A735F6">
        <w:t>equenc</w:t>
      </w:r>
      <w:r>
        <w:t>ing was performed</w:t>
      </w:r>
      <w:r w:rsidRPr="00A735F6">
        <w:t xml:space="preserve"> on ONT </w:t>
      </w:r>
      <w:proofErr w:type="spellStart"/>
      <w:r w:rsidRPr="00A735F6">
        <w:t>MinION</w:t>
      </w:r>
      <w:proofErr w:type="spellEnd"/>
      <w:r w:rsidRPr="00A735F6">
        <w:t xml:space="preserve"> with </w:t>
      </w:r>
      <w:proofErr w:type="spellStart"/>
      <w:r w:rsidRPr="00A735F6">
        <w:t>basecalling</w:t>
      </w:r>
      <w:proofErr w:type="spellEnd"/>
      <w:r w:rsidRPr="00A735F6">
        <w:t xml:space="preserve"> in </w:t>
      </w:r>
      <w:proofErr w:type="spellStart"/>
      <w:r w:rsidRPr="00A735F6">
        <w:t>MinKNOW</w:t>
      </w:r>
      <w:proofErr w:type="spellEnd"/>
      <w:r w:rsidRPr="00A735F6">
        <w:t xml:space="preserve"> (v2.0). </w:t>
      </w:r>
      <w:r>
        <w:t>Reads were processed</w:t>
      </w:r>
      <w:r w:rsidRPr="00A735F6">
        <w:t xml:space="preserve"> with </w:t>
      </w:r>
      <w:proofErr w:type="spellStart"/>
      <w:r w:rsidRPr="00A735F6">
        <w:t>Porechop</w:t>
      </w:r>
      <w:proofErr w:type="spellEnd"/>
      <w:r w:rsidRPr="00A735F6">
        <w:t xml:space="preserve"> (v0.2.4</w:t>
      </w:r>
      <w:r>
        <w:t xml:space="preserve">) and </w:t>
      </w:r>
      <w:proofErr w:type="spellStart"/>
      <w:r w:rsidRPr="00A735F6">
        <w:t>FiltLong</w:t>
      </w:r>
      <w:proofErr w:type="spellEnd"/>
      <w:r w:rsidRPr="00A735F6">
        <w:t xml:space="preserve"> (v0.2.0)</w:t>
      </w:r>
      <w:r>
        <w:t xml:space="preserve"> and </w:t>
      </w:r>
      <w:r w:rsidRPr="00A735F6">
        <w:t xml:space="preserve">assembled using the ONT </w:t>
      </w:r>
      <w:proofErr w:type="spellStart"/>
      <w:r w:rsidRPr="00A735F6">
        <w:t>pomoxis</w:t>
      </w:r>
      <w:proofErr w:type="spellEnd"/>
      <w:r w:rsidRPr="00A735F6">
        <w:t xml:space="preserve"> pipeline (v0.2.0)</w:t>
      </w:r>
      <w:r>
        <w:t xml:space="preserve"> using</w:t>
      </w:r>
      <w:r w:rsidRPr="00B60F1E">
        <w:t xml:space="preserve"> NL/</w:t>
      </w:r>
      <w:proofErr w:type="spellStart"/>
      <w:r w:rsidRPr="00B60F1E">
        <w:t>Pv</w:t>
      </w:r>
      <w:proofErr w:type="spellEnd"/>
      <w:r w:rsidRPr="00B60F1E">
        <w:t>/Wad</w:t>
      </w:r>
      <w:r w:rsidRPr="00A735F6">
        <w:t>/1988 as a reference</w:t>
      </w:r>
      <w:r>
        <w:t>.</w:t>
      </w:r>
      <w:r w:rsidRPr="00A735F6">
        <w:t xml:space="preserve"> </w:t>
      </w:r>
    </w:p>
    <w:bookmarkEnd w:id="0"/>
    <w:p w14:paraId="4AE7E673" w14:textId="77777777" w:rsidR="000F2F6B" w:rsidRPr="00A735F6" w:rsidRDefault="000F2F6B" w:rsidP="000F2F6B">
      <w:pPr>
        <w:pStyle w:val="KSMainText"/>
      </w:pPr>
      <w:r w:rsidRPr="00A735F6">
        <w:rPr>
          <w:b/>
          <w:bCs/>
        </w:rPr>
        <w:t>Hemagglutinin genes</w:t>
      </w:r>
    </w:p>
    <w:p w14:paraId="3D80A38B" w14:textId="77777777" w:rsidR="000F2F6B" w:rsidRPr="00A735F6" w:rsidRDefault="000F2F6B" w:rsidP="000F2F6B">
      <w:pPr>
        <w:pStyle w:val="KSMainText"/>
      </w:pPr>
      <w:r w:rsidRPr="00A735F6">
        <w:t xml:space="preserve">RT-PCR was performed using </w:t>
      </w:r>
      <w:proofErr w:type="spellStart"/>
      <w:r w:rsidRPr="00A735F6">
        <w:rPr>
          <w:color w:val="000000" w:themeColor="text1"/>
        </w:rPr>
        <w:t>SuperScript</w:t>
      </w:r>
      <w:proofErr w:type="spellEnd"/>
      <w:r w:rsidRPr="00A735F6">
        <w:rPr>
          <w:color w:val="000000" w:themeColor="text1"/>
        </w:rPr>
        <w:t xml:space="preserve"> III Platinum One-Step </w:t>
      </w:r>
      <w:proofErr w:type="spellStart"/>
      <w:r w:rsidRPr="00A735F6">
        <w:rPr>
          <w:color w:val="000000" w:themeColor="text1"/>
        </w:rPr>
        <w:t>qRT</w:t>
      </w:r>
      <w:proofErr w:type="spellEnd"/>
      <w:r w:rsidRPr="00A735F6">
        <w:rPr>
          <w:color w:val="000000" w:themeColor="text1"/>
        </w:rPr>
        <w:t>-PCR Kit (</w:t>
      </w:r>
      <w:proofErr w:type="spellStart"/>
      <w:r w:rsidRPr="00A735F6">
        <w:rPr>
          <w:color w:val="000000" w:themeColor="text1"/>
        </w:rPr>
        <w:t>ThermoFisher</w:t>
      </w:r>
      <w:proofErr w:type="spellEnd"/>
      <w:r w:rsidRPr="00A735F6">
        <w:rPr>
          <w:color w:val="000000" w:themeColor="text1"/>
        </w:rPr>
        <w:t>) and forward (5’-</w:t>
      </w:r>
      <w:r w:rsidRPr="00A735F6">
        <w:t xml:space="preserve"> </w:t>
      </w:r>
      <w:r w:rsidRPr="00A735F6">
        <w:rPr>
          <w:color w:val="000000" w:themeColor="text1"/>
        </w:rPr>
        <w:t>GGGCCCAGGTAGTTCAAC-3’) and reverse (5’-</w:t>
      </w:r>
      <w:r w:rsidRPr="00A735F6">
        <w:t xml:space="preserve"> </w:t>
      </w:r>
      <w:r w:rsidRPr="00A735F6">
        <w:rPr>
          <w:color w:val="000000" w:themeColor="text1"/>
        </w:rPr>
        <w:t>CTCAACCTCAGTGGGTAC-3’) oligonucleotides as per manufacturer instructions.</w:t>
      </w:r>
      <w:r w:rsidRPr="00A735F6">
        <w:t xml:space="preserve"> Libraries were generated with the ONT 1D-ligation kit</w:t>
      </w:r>
      <w:r>
        <w:t xml:space="preserve"> </w:t>
      </w:r>
      <w:r w:rsidRPr="00A735F6">
        <w:t>(</w:t>
      </w:r>
      <w:r w:rsidRPr="00A735F6">
        <w:rPr>
          <w:rStyle w:val="acopre"/>
        </w:rPr>
        <w:t>SQK-LSK109</w:t>
      </w:r>
      <w:r w:rsidRPr="00A735F6">
        <w:t>) with native barcoding expansion kit (EXP-NBD104) and sequenced</w:t>
      </w:r>
      <w:r>
        <w:t xml:space="preserve"> and analyzed</w:t>
      </w:r>
      <w:r w:rsidRPr="00A735F6">
        <w:t xml:space="preserve"> on ONT </w:t>
      </w:r>
      <w:proofErr w:type="spellStart"/>
      <w:r w:rsidRPr="00A735F6">
        <w:t>MinION</w:t>
      </w:r>
      <w:proofErr w:type="spellEnd"/>
      <w:r w:rsidRPr="00A735F6">
        <w:t xml:space="preserve"> </w:t>
      </w:r>
      <w:r>
        <w:t>as with US/</w:t>
      </w:r>
      <w:proofErr w:type="spellStart"/>
      <w:r>
        <w:t>Pv</w:t>
      </w:r>
      <w:proofErr w:type="spellEnd"/>
      <w:r>
        <w:t xml:space="preserve">/MME-420/2018. </w:t>
      </w:r>
      <w:r w:rsidRPr="00A735F6">
        <w:t>GenBank accession numbers MW581018- MW581026.</w:t>
      </w:r>
    </w:p>
    <w:p w14:paraId="1ADD30B6" w14:textId="77777777" w:rsidR="000F2F6B" w:rsidRDefault="000F2F6B" w:rsidP="00B47FB5">
      <w:pPr>
        <w:pStyle w:val="KSMainText"/>
        <w:rPr>
          <w:b/>
          <w:bCs/>
        </w:rPr>
      </w:pPr>
    </w:p>
    <w:p w14:paraId="6B08C2A9" w14:textId="1C9BAA33" w:rsidR="001F5F89" w:rsidRDefault="001F5F89" w:rsidP="00B47FB5">
      <w:pPr>
        <w:pStyle w:val="KSMainText"/>
        <w:rPr>
          <w:b/>
          <w:bCs/>
        </w:rPr>
      </w:pPr>
      <w:r w:rsidRPr="00A735F6">
        <w:rPr>
          <w:b/>
          <w:bCs/>
        </w:rPr>
        <w:t xml:space="preserve">Time-scaled phylogenetic </w:t>
      </w:r>
      <w:r>
        <w:rPr>
          <w:b/>
          <w:bCs/>
        </w:rPr>
        <w:t>model and clock analysis</w:t>
      </w:r>
    </w:p>
    <w:p w14:paraId="07E9D138" w14:textId="293F47E6" w:rsidR="001F5F89" w:rsidRDefault="001F5F89" w:rsidP="00B47FB5">
      <w:pPr>
        <w:pStyle w:val="KSMainText"/>
      </w:pPr>
      <w:r w:rsidRPr="00A735F6">
        <w:t>We used the full N=61 dataset inclusive of all H gene sequences</w:t>
      </w:r>
      <w:r w:rsidR="002D5534">
        <w:t xml:space="preserve"> to investigate </w:t>
      </w:r>
      <w:r w:rsidRPr="00A735F6">
        <w:t xml:space="preserve">the temporal signal of the H gene using </w:t>
      </w:r>
      <w:proofErr w:type="spellStart"/>
      <w:r w:rsidRPr="00A735F6">
        <w:t>TempEst</w:t>
      </w:r>
      <w:proofErr w:type="spellEnd"/>
      <w:r w:rsidRPr="00A735F6">
        <w:t xml:space="preserve"> v.1.5.3,  and determined that PDV evolves according to a molecular clock (diverge over time, R-squared: 0.86, </w:t>
      </w:r>
      <w:r w:rsidRPr="00A735F6">
        <w:rPr>
          <w:b/>
        </w:rPr>
        <w:t>Figure</w:t>
      </w:r>
      <w:r w:rsidRPr="00B60F1E">
        <w:rPr>
          <w:b/>
        </w:rPr>
        <w:t xml:space="preserve"> S</w:t>
      </w:r>
      <w:r w:rsidRPr="00A735F6">
        <w:rPr>
          <w:b/>
        </w:rPr>
        <w:t>1</w:t>
      </w:r>
      <w:r w:rsidRPr="00B60F1E">
        <w:t xml:space="preserve">) </w:t>
      </w:r>
      <w:r w:rsidRPr="00B60F1E">
        <w:fldChar w:fldCharType="begin"/>
      </w:r>
      <w:r w:rsidR="00547A0E">
        <w:instrText xml:space="preserve"> ADDIN EN.CITE &lt;EndNote&gt;&lt;Cite&gt;&lt;Author&gt;Rambaut&lt;/Author&gt;&lt;Year&gt;2016&lt;/Year&gt;&lt;RecNum&gt;153&lt;/RecNum&gt;&lt;DisplayText&gt;[1]&lt;/DisplayText&gt;&lt;record&gt;&lt;rec-number&gt;153&lt;/rec-number&gt;&lt;foreign-keys&gt;&lt;key app="EN" db-id="ar9ddwd9apdvd7et2r2pzfzn02x00d0552zx" timestamp="1627957337"&gt;153&lt;/key&gt;&lt;/foreign-keys&gt;&lt;ref-type name="Journal Article"&gt;17&lt;/ref-type&gt;&lt;contributors&gt;&lt;authors&gt;&lt;author&gt;Rambaut, A.&lt;/author&gt;&lt;author&gt;Lam, T. T.&lt;/author&gt;&lt;author&gt;Carvalho, L. M.&lt;/author&gt;&lt;author&gt;Pybus, O. G.&lt;/author&gt;&lt;/authors&gt;&lt;/contributors&gt;&lt;auth-address&gt;Univ Edinburgh, Ashworth Labs, Inst Evolutionary Biol, Kings Bldg, Edinburgh EH9 3JT, Midlothian, Scotland&amp;#xD;Univ Edinburgh, Ashworth Labs, Ctr Immun Infect &amp;amp; Evolut, Kings Bldg, Edinburgh EH9 3JT, Midlothian, Scotland&amp;#xD;Univ Hong Kong, Sch Publ Hlth, Hong Kong, Hong Kong, Peoples R China&amp;#xD;Univ Oxford, Dept Zool, South Parks Rd, Oxford OX1 3PS, England&lt;/auth-address&gt;&lt;titles&gt;&lt;title&gt;Exploring the temporal structure of heterochronous sequences using TempEst (formerly Path-O-Gen)&lt;/title&gt;&lt;secondary-title&gt;Virus Evolution&lt;/secondary-title&gt;&lt;alt-title&gt;Virus Evol&lt;/alt-title&gt;&lt;/titles&gt;&lt;periodical&gt;&lt;full-title&gt;Virus Evolution&lt;/full-title&gt;&lt;abbr-1&gt;Virus Evol&lt;/abbr-1&gt;&lt;/periodical&gt;&lt;alt-periodical&gt;&lt;full-title&gt;Virus Evolution&lt;/full-title&gt;&lt;abbr-1&gt;Virus Evol&lt;/abbr-1&gt;&lt;/alt-periodical&gt;&lt;volume&gt;2&lt;/volume&gt;&lt;number&gt;1&lt;/number&gt;&lt;keywords&gt;&lt;keyword&gt;phylogeny&lt;/keyword&gt;&lt;keyword&gt;molecular clock&lt;/keyword&gt;&lt;keyword&gt;evolutionary rate&lt;/keyword&gt;&lt;keyword&gt;regression&lt;/keyword&gt;&lt;keyword&gt;model selection&lt;/keyword&gt;&lt;keyword&gt;molecular evolution&lt;/keyword&gt;&lt;keyword&gt;rates&lt;/keyword&gt;&lt;keyword&gt;performance&lt;/keyword&gt;&lt;keyword&gt;clock&lt;/keyword&gt;&lt;/keywords&gt;&lt;dates&gt;&lt;year&gt;2016&lt;/year&gt;&lt;pub-dates&gt;&lt;date&gt;Jan&lt;/date&gt;&lt;/pub-dates&gt;&lt;/dates&gt;&lt;accession-num&gt;WOS:000399949900011&lt;/accession-num&gt;&lt;urls&gt;&lt;related-urls&gt;&lt;url&gt;&amp;lt;Go to ISI&amp;gt;://WOS:000399949900011&lt;/url&gt;&lt;/related-urls&gt;&lt;/urls&gt;&lt;electronic-resource-num&gt;10.1093/ve/vew007&lt;/electronic-resource-num&gt;&lt;language&gt;English&lt;/language&gt;&lt;/record&gt;&lt;/Cite&gt;&lt;/EndNote&gt;</w:instrText>
      </w:r>
      <w:r w:rsidRPr="00B60F1E">
        <w:fldChar w:fldCharType="separate"/>
      </w:r>
      <w:r w:rsidR="00547A0E">
        <w:rPr>
          <w:noProof/>
        </w:rPr>
        <w:t>[1]</w:t>
      </w:r>
      <w:r w:rsidRPr="00B60F1E">
        <w:fldChar w:fldCharType="end"/>
      </w:r>
      <w:r w:rsidRPr="00B60F1E">
        <w:t xml:space="preserve">. </w:t>
      </w:r>
      <w:r w:rsidR="002D5534">
        <w:t>T</w:t>
      </w:r>
      <w:r w:rsidRPr="00B60F1E">
        <w:t xml:space="preserve">ime-scaled phylogenetic </w:t>
      </w:r>
      <w:r w:rsidR="002D5534">
        <w:t>models</w:t>
      </w:r>
      <w:r w:rsidRPr="00B60F1E">
        <w:t xml:space="preserve"> were </w:t>
      </w:r>
      <w:r w:rsidR="002D5534">
        <w:t>tested</w:t>
      </w:r>
      <w:r w:rsidRPr="00B60F1E">
        <w:t xml:space="preserve"> using BEAST (v1.10.4) </w:t>
      </w:r>
      <w:r w:rsidRPr="00B60F1E">
        <w:fldChar w:fldCharType="begin"/>
      </w:r>
      <w:r w:rsidR="00547A0E">
        <w:instrText xml:space="preserve"> ADDIN EN.CITE &lt;EndNote&gt;&lt;Cite&gt;&lt;Author&gt;Drummond&lt;/Author&gt;&lt;Year&gt;2007&lt;/Year&gt;&lt;RecNum&gt;106&lt;/RecNum&gt;&lt;DisplayText&gt;[2]&lt;/DisplayText&gt;&lt;record&gt;&lt;rec-number&gt;106&lt;/rec-number&gt;&lt;foreign-keys&gt;&lt;key app="EN" db-id="ar9ddwd9apdvd7et2r2pzfzn02x00d0552zx" timestamp="1608712682"&gt;106&lt;/key&gt;&lt;/foreign-keys&gt;&lt;ref-type name="Journal Article"&gt;17&lt;/ref-type&gt;&lt;contributors&gt;&lt;authors&gt;&lt;author&gt;Drummond, A. J.&lt;/author&gt;&lt;author&gt;Rambaut, A.&lt;/author&gt;&lt;/authors&gt;&lt;/contributors&gt;&lt;auth-address&gt;Bioinformatics Institute, University of Auckland, Auckland, New Zealand. alexei@cs.auckland.ac.nz&lt;/auth-address&gt;&lt;titles&gt;&lt;title&gt;BEAST: Bayesian evolutionary analysis by sampling trees&lt;/title&gt;&lt;secondary-title&gt;BMC Evol Biol&lt;/secondary-title&gt;&lt;/titles&gt;&lt;periodical&gt;&lt;full-title&gt;BMC Evol Biol&lt;/full-title&gt;&lt;/periodical&gt;&lt;pages&gt;214&lt;/pages&gt;&lt;volume&gt;7&lt;/volume&gt;&lt;edition&gt;2007/11/13&lt;/edition&gt;&lt;keywords&gt;&lt;keyword&gt;Bayes Theorem&lt;/keyword&gt;&lt;keyword&gt;Computational Biology/*methods&lt;/keyword&gt;&lt;keyword&gt;Computer Simulation&lt;/keyword&gt;&lt;keyword&gt;*Evolution, Molecular&lt;/keyword&gt;&lt;keyword&gt;Models, Genetic&lt;/keyword&gt;&lt;keyword&gt;*Models, Statistical&lt;/keyword&gt;&lt;keyword&gt;*Phylogeny&lt;/keyword&gt;&lt;keyword&gt;Sequence Analysis, DNA&lt;/keyword&gt;&lt;keyword&gt;*Software&lt;/keyword&gt;&lt;/keywords&gt;&lt;dates&gt;&lt;year&gt;2007&lt;/year&gt;&lt;pub-dates&gt;&lt;date&gt;Nov 8&lt;/date&gt;&lt;/pub-dates&gt;&lt;/dates&gt;&lt;isbn&gt;1471-2148 (Electronic)&amp;#xD;1471-2148 (Linking)&lt;/isbn&gt;&lt;accession-num&gt;17996036&lt;/accession-num&gt;&lt;urls&gt;&lt;related-urls&gt;&lt;url&gt;https://www.ncbi.nlm.nih.gov/pubmed/17996036&lt;/url&gt;&lt;/related-urls&gt;&lt;/urls&gt;&lt;custom2&gt;PMC2247476&lt;/custom2&gt;&lt;electronic-resource-num&gt;10.1186/1471-2148-7-214&lt;/electronic-resource-num&gt;&lt;/record&gt;&lt;/Cite&gt;&lt;/EndNote&gt;</w:instrText>
      </w:r>
      <w:r w:rsidRPr="00B60F1E">
        <w:fldChar w:fldCharType="separate"/>
      </w:r>
      <w:r w:rsidR="00547A0E">
        <w:rPr>
          <w:noProof/>
        </w:rPr>
        <w:t>[2]</w:t>
      </w:r>
      <w:r w:rsidRPr="00B60F1E">
        <w:fldChar w:fldCharType="end"/>
      </w:r>
      <w:r w:rsidRPr="00B60F1E">
        <w:t xml:space="preserve">. </w:t>
      </w:r>
      <w:r w:rsidRPr="00A735F6">
        <w:t xml:space="preserve">Six parameterizations were compared using path </w:t>
      </w:r>
      <w:r w:rsidRPr="00A735F6">
        <w:lastRenderedPageBreak/>
        <w:t>and stepping-stone sampling (</w:t>
      </w:r>
      <w:r w:rsidRPr="00A735F6">
        <w:rPr>
          <w:b/>
          <w:bCs/>
        </w:rPr>
        <w:t>Table S2</w:t>
      </w:r>
      <w:r w:rsidRPr="00A735F6">
        <w:t xml:space="preserve">) </w:t>
      </w:r>
      <w:r w:rsidRPr="00B60F1E">
        <w:fldChar w:fldCharType="begin"/>
      </w:r>
      <w:r w:rsidR="00547A0E">
        <w:instrText xml:space="preserve"> ADDIN EN.CITE &lt;EndNote&gt;&lt;Cite&gt;&lt;Author&gt;Baele&lt;/Author&gt;&lt;Year&gt;2012&lt;/Year&gt;&lt;RecNum&gt;107&lt;/RecNum&gt;&lt;DisplayText&gt;[3]&lt;/DisplayText&gt;&lt;record&gt;&lt;rec-number&gt;107&lt;/rec-number&gt;&lt;foreign-keys&gt;&lt;key app="EN" db-id="ar9ddwd9apdvd7et2r2pzfzn02x00d0552zx" timestamp="1608712800"&gt;107&lt;/key&gt;&lt;/foreign-keys&gt;&lt;ref-type name="Journal Article"&gt;17&lt;/ref-type&gt;&lt;contributors&gt;&lt;authors&gt;&lt;author&gt;Baele, G.&lt;/author&gt;&lt;author&gt;Lemey, P.&lt;/author&gt;&lt;author&gt;Bedford, T.&lt;/author&gt;&lt;author&gt;Rambaut, A.&lt;/author&gt;&lt;author&gt;Suchard, M. A.&lt;/author&gt;&lt;author&gt;Alekseyenko, A. V.&lt;/author&gt;&lt;/authors&gt;&lt;/contributors&gt;&lt;auth-address&gt;Department of Microbiology and Immunology, KU Leuven, Leuven, Belgium. guy.baele@rega.kuleuven.be&lt;/auth-address&gt;&lt;titles&gt;&lt;title&gt;Improving the accuracy of demographic and molecular clock model comparison while accommodating phylogenetic uncertainty&lt;/title&gt;&lt;secondary-title&gt;Mol Biol Evol&lt;/secondary-title&gt;&lt;/titles&gt;&lt;periodical&gt;&lt;full-title&gt;Mol Biol Evol&lt;/full-title&gt;&lt;/periodical&gt;&lt;pages&gt;2157-67&lt;/pages&gt;&lt;volume&gt;29&lt;/volume&gt;&lt;number&gt;9&lt;/number&gt;&lt;edition&gt;2012/03/10&lt;/edition&gt;&lt;keywords&gt;&lt;keyword&gt;Algorithms&lt;/keyword&gt;&lt;keyword&gt;Computer Simulation&lt;/keyword&gt;&lt;keyword&gt;DNA Viruses/genetics&lt;/keyword&gt;&lt;keyword&gt;*Evolution, Molecular&lt;/keyword&gt;&lt;keyword&gt;HIV Infections/epidemiology&lt;/keyword&gt;&lt;keyword&gt;HIV-1/classification/genetics&lt;/keyword&gt;&lt;keyword&gt;Humans&lt;/keyword&gt;&lt;keyword&gt;Likelihood Functions&lt;/keyword&gt;&lt;keyword&gt;Methicillin-Resistant Staphylococcus aureus/genetics&lt;/keyword&gt;&lt;keyword&gt;*Models, Genetic&lt;/keyword&gt;&lt;keyword&gt;Models, Statistical&lt;/keyword&gt;&lt;keyword&gt;*Phylogeny&lt;/keyword&gt;&lt;keyword&gt;Software&lt;/keyword&gt;&lt;/keywords&gt;&lt;dates&gt;&lt;year&gt;2012&lt;/year&gt;&lt;pub-dates&gt;&lt;date&gt;Sep&lt;/date&gt;&lt;/pub-dates&gt;&lt;/dates&gt;&lt;isbn&gt;1537-1719 (Electronic)&amp;#xD;0737-4038 (Linking)&lt;/isbn&gt;&lt;accession-num&gt;22403239&lt;/accession-num&gt;&lt;urls&gt;&lt;related-urls&gt;&lt;url&gt;https://www.ncbi.nlm.nih.gov/pubmed/22403239&lt;/url&gt;&lt;/related-urls&gt;&lt;/urls&gt;&lt;custom2&gt;PMC3424409&lt;/custom2&gt;&lt;electronic-resource-num&gt;10.1093/molbev/mss084&lt;/electronic-resource-num&gt;&lt;/record&gt;&lt;/Cite&gt;&lt;/EndNote&gt;</w:instrText>
      </w:r>
      <w:r w:rsidRPr="00B60F1E">
        <w:fldChar w:fldCharType="separate"/>
      </w:r>
      <w:r w:rsidR="00547A0E">
        <w:rPr>
          <w:noProof/>
        </w:rPr>
        <w:t>[3]</w:t>
      </w:r>
      <w:r w:rsidRPr="00B60F1E">
        <w:fldChar w:fldCharType="end"/>
      </w:r>
      <w:r w:rsidRPr="00B60F1E">
        <w:t>.</w:t>
      </w:r>
      <w:r w:rsidR="00B03141">
        <w:t xml:space="preserve"> </w:t>
      </w:r>
      <w:r w:rsidRPr="00B60F1E">
        <w:t>Using Bayes factors to guide model selection</w:t>
      </w:r>
      <w:r w:rsidRPr="00A735F6">
        <w:t xml:space="preserve">, an uncorrelated relaxed clock and HKY γ substitution model was selected with Coalescent: </w:t>
      </w:r>
      <w:r w:rsidR="00074402">
        <w:t>constant</w:t>
      </w:r>
      <w:r w:rsidRPr="00A735F6">
        <w:t xml:space="preserve"> growth prior.</w:t>
      </w:r>
      <w:r w:rsidR="00EA6D12">
        <w:t xml:space="preserve"> Input and output files are available in the electronic supplementary data.</w:t>
      </w:r>
    </w:p>
    <w:p w14:paraId="6544FD5B" w14:textId="3B3DE786" w:rsidR="00B47FB5" w:rsidRDefault="00B47FB5" w:rsidP="00B47FB5">
      <w:pPr>
        <w:pStyle w:val="KSMainText"/>
      </w:pPr>
      <w:r w:rsidRPr="00A735F6">
        <w:rPr>
          <w:b/>
          <w:bCs/>
        </w:rPr>
        <w:t>Maximum-likelihood phylogenetic analysis.</w:t>
      </w:r>
      <w:r w:rsidRPr="00A735F6">
        <w:t xml:space="preserve"> </w:t>
      </w:r>
      <w:proofErr w:type="spellStart"/>
      <w:r w:rsidRPr="00A735F6">
        <w:t>RAxML</w:t>
      </w:r>
      <w:proofErr w:type="spellEnd"/>
      <w:r w:rsidRPr="00A735F6">
        <w:t xml:space="preserve"> was used to generate maximum-likelihood trees for comparative analysis of mammalian </w:t>
      </w:r>
      <w:r w:rsidRPr="00A735F6">
        <w:rPr>
          <w:i/>
          <w:iCs/>
        </w:rPr>
        <w:t xml:space="preserve">Morbillivirus </w:t>
      </w:r>
      <w:r w:rsidRPr="00A735F6">
        <w:t xml:space="preserve">host receptors (CD150, N=117 and Nectin-4, N=124). Representative mammalian amino acid sequences were accessed via NCBI Orthologs, aligned using </w:t>
      </w:r>
      <w:proofErr w:type="spellStart"/>
      <w:r w:rsidRPr="00A735F6">
        <w:t>ClustalΩ</w:t>
      </w:r>
      <w:proofErr w:type="spellEnd"/>
      <w:r w:rsidRPr="00A735F6">
        <w:t xml:space="preserve"> and phylogenetic trees were generated using </w:t>
      </w:r>
      <w:proofErr w:type="spellStart"/>
      <w:r w:rsidRPr="00A735F6">
        <w:t>RAxML</w:t>
      </w:r>
      <w:proofErr w:type="spellEnd"/>
      <w:r w:rsidRPr="00A735F6">
        <w:t xml:space="preserve"> under the </w:t>
      </w:r>
      <w:proofErr w:type="spellStart"/>
      <w:r w:rsidRPr="00A735F6">
        <w:t>JTT+γ</w:t>
      </w:r>
      <w:proofErr w:type="spellEnd"/>
      <w:r w:rsidRPr="00A735F6">
        <w:t xml:space="preserve"> model with bootstrapping (x 5000)</w:t>
      </w:r>
      <w:r w:rsidR="00134416">
        <w:t>.</w:t>
      </w:r>
      <w:r w:rsidRPr="00A735F6">
        <w:t xml:space="preserve"> </w:t>
      </w:r>
    </w:p>
    <w:p w14:paraId="679C5BC0" w14:textId="01A420EE" w:rsidR="006D5502" w:rsidRDefault="006D5502" w:rsidP="00B47FB5">
      <w:pPr>
        <w:pStyle w:val="KSMainText"/>
      </w:pPr>
    </w:p>
    <w:p w14:paraId="10900D9A" w14:textId="184C7E74" w:rsidR="00162E24" w:rsidRDefault="00162E24" w:rsidP="00B47FB5">
      <w:pPr>
        <w:pStyle w:val="KSMainText"/>
      </w:pPr>
      <w:r>
        <w:t xml:space="preserve">Electronic supplementary data including sequence alignments, phylogenetic output and assay output can be found at </w:t>
      </w:r>
      <w:r w:rsidRPr="00162E24">
        <w:t>https://github.com/ksawatzki/Supp_data/</w:t>
      </w:r>
      <w:r>
        <w:t xml:space="preserve"> </w:t>
      </w:r>
    </w:p>
    <w:p w14:paraId="56A33372" w14:textId="4DF988AF" w:rsidR="006D5502" w:rsidRDefault="006D5502" w:rsidP="00B47FB5">
      <w:pPr>
        <w:pStyle w:val="KSMainText"/>
      </w:pPr>
    </w:p>
    <w:p w14:paraId="78FD8D78" w14:textId="1DEB89AC" w:rsidR="006D5502" w:rsidRPr="006D5502" w:rsidRDefault="006D5502" w:rsidP="00B47FB5">
      <w:pPr>
        <w:pStyle w:val="KSMainText"/>
        <w:rPr>
          <w:rFonts w:asciiTheme="minorHAnsi" w:hAnsiTheme="minorHAnsi" w:cstheme="minorHAnsi"/>
        </w:rPr>
      </w:pPr>
      <w:r w:rsidRPr="006D5502">
        <w:rPr>
          <w:rFonts w:asciiTheme="minorHAnsi" w:hAnsiTheme="minorHAnsi" w:cstheme="minorHAnsi"/>
        </w:rPr>
        <w:t>Supplemental References</w:t>
      </w:r>
    </w:p>
    <w:p w14:paraId="52445D79" w14:textId="77777777" w:rsidR="006D5502" w:rsidRPr="00547A0E" w:rsidRDefault="006D5502" w:rsidP="006D5502">
      <w:pPr>
        <w:pStyle w:val="EndNoteBibliography"/>
      </w:pPr>
      <w:r>
        <w:fldChar w:fldCharType="begin"/>
      </w:r>
      <w:r>
        <w:instrText xml:space="preserve"> ADDIN EN.REFLIST </w:instrText>
      </w:r>
      <w:r>
        <w:fldChar w:fldCharType="separate"/>
      </w:r>
      <w:r w:rsidRPr="00547A0E">
        <w:t>1.</w:t>
      </w:r>
      <w:r w:rsidRPr="00547A0E">
        <w:tab/>
        <w:t xml:space="preserve">Rambaut A., Lam T.T., Carvalho L.M., Pybus O.G. 2016 Exploring the temporal structure of heterochronous sequences using TempEst (formerly Path-O-Gen). </w:t>
      </w:r>
      <w:r w:rsidRPr="00547A0E">
        <w:rPr>
          <w:i/>
        </w:rPr>
        <w:t>Virus Evol</w:t>
      </w:r>
      <w:r w:rsidRPr="00547A0E">
        <w:t xml:space="preserve"> </w:t>
      </w:r>
      <w:r w:rsidRPr="00547A0E">
        <w:rPr>
          <w:b/>
        </w:rPr>
        <w:t>2</w:t>
      </w:r>
      <w:r w:rsidRPr="00547A0E">
        <w:t>(1). (doi:10.1093/ve/vew007).</w:t>
      </w:r>
    </w:p>
    <w:p w14:paraId="23C2DDAD" w14:textId="77777777" w:rsidR="006D5502" w:rsidRPr="00547A0E" w:rsidRDefault="006D5502" w:rsidP="006D5502">
      <w:pPr>
        <w:pStyle w:val="EndNoteBibliography"/>
      </w:pPr>
      <w:r w:rsidRPr="00547A0E">
        <w:t>2.</w:t>
      </w:r>
      <w:r w:rsidRPr="00547A0E">
        <w:tab/>
        <w:t xml:space="preserve">Drummond A.J., Rambaut A. 2007 BEAST: Bayesian evolutionary analysis by sampling trees. </w:t>
      </w:r>
      <w:r w:rsidRPr="00547A0E">
        <w:rPr>
          <w:i/>
        </w:rPr>
        <w:t>BMC Evol Biol</w:t>
      </w:r>
      <w:r w:rsidRPr="00547A0E">
        <w:t xml:space="preserve"> </w:t>
      </w:r>
      <w:r w:rsidRPr="00547A0E">
        <w:rPr>
          <w:b/>
        </w:rPr>
        <w:t>7</w:t>
      </w:r>
      <w:r w:rsidRPr="00547A0E">
        <w:t>, 214. (doi:10.1186/1471-2148-7-214).</w:t>
      </w:r>
    </w:p>
    <w:p w14:paraId="05BEECD9" w14:textId="77777777" w:rsidR="006D5502" w:rsidRPr="00547A0E" w:rsidRDefault="006D5502" w:rsidP="006D5502">
      <w:pPr>
        <w:pStyle w:val="EndNoteBibliography"/>
      </w:pPr>
      <w:r w:rsidRPr="00547A0E">
        <w:t>3.</w:t>
      </w:r>
      <w:r w:rsidRPr="00547A0E">
        <w:tab/>
        <w:t xml:space="preserve">Baele G., Lemey P., Bedford T., Rambaut A., Suchard M.A., Alekseyenko A.V. 2012 Improving the accuracy of demographic and molecular clock model comparison while accommodating phylogenetic uncertainty. </w:t>
      </w:r>
      <w:r w:rsidRPr="00547A0E">
        <w:rPr>
          <w:i/>
        </w:rPr>
        <w:t>Mol Biol Evol</w:t>
      </w:r>
      <w:r w:rsidRPr="00547A0E">
        <w:t xml:space="preserve"> </w:t>
      </w:r>
      <w:r w:rsidRPr="00547A0E">
        <w:rPr>
          <w:b/>
        </w:rPr>
        <w:t>29</w:t>
      </w:r>
      <w:r w:rsidRPr="00547A0E">
        <w:t>(9), 2157-2167. (doi:10.1093/molbev/mss084).</w:t>
      </w:r>
    </w:p>
    <w:p w14:paraId="1D9A2D4A" w14:textId="089100C0" w:rsidR="00B47FB5" w:rsidRDefault="006D5502" w:rsidP="006D5502">
      <w:pPr>
        <w:spacing w:after="160" w:line="259" w:lineRule="auto"/>
      </w:pPr>
      <w:r>
        <w:fldChar w:fldCharType="end"/>
      </w:r>
      <w:r w:rsidR="00B47FB5">
        <w:br w:type="page"/>
      </w:r>
    </w:p>
    <w:p w14:paraId="119F9DDC" w14:textId="5B6A71BC" w:rsidR="008D204C" w:rsidRDefault="008D204C" w:rsidP="008D204C">
      <w:r>
        <w:lastRenderedPageBreak/>
        <w:t>Supplemental Table 1</w:t>
      </w:r>
    </w:p>
    <w:p w14:paraId="3377C196" w14:textId="1FAF2FBF" w:rsidR="008D204C" w:rsidRDefault="008D204C" w:rsidP="008D204C">
      <w:pPr>
        <w:spacing w:line="480" w:lineRule="auto"/>
      </w:pPr>
      <w:r>
        <w:t>Number of animals sampled each year, reported for sample type</w:t>
      </w:r>
      <w:r w:rsidR="00AD2ADE">
        <w:t xml:space="preserve"> and species</w:t>
      </w:r>
      <w:r>
        <w:t xml:space="preserve">.  </w:t>
      </w:r>
    </w:p>
    <w:tbl>
      <w:tblPr>
        <w:tblStyle w:val="TableGridLight"/>
        <w:tblW w:w="10601" w:type="dxa"/>
        <w:tblLayout w:type="fixed"/>
        <w:tblLook w:val="04A0" w:firstRow="1" w:lastRow="0" w:firstColumn="1" w:lastColumn="0" w:noHBand="0" w:noVBand="1"/>
      </w:tblPr>
      <w:tblGrid>
        <w:gridCol w:w="2087"/>
        <w:gridCol w:w="709"/>
        <w:gridCol w:w="710"/>
        <w:gridCol w:w="709"/>
        <w:gridCol w:w="710"/>
        <w:gridCol w:w="709"/>
        <w:gridCol w:w="710"/>
        <w:gridCol w:w="709"/>
        <w:gridCol w:w="710"/>
        <w:gridCol w:w="709"/>
        <w:gridCol w:w="710"/>
        <w:gridCol w:w="709"/>
        <w:gridCol w:w="710"/>
      </w:tblGrid>
      <w:tr w:rsidR="00164D99" w:rsidRPr="00787F8E" w14:paraId="4CAC8E27" w14:textId="77777777" w:rsidTr="00056AF8">
        <w:trPr>
          <w:trHeight w:val="308"/>
        </w:trPr>
        <w:tc>
          <w:tcPr>
            <w:tcW w:w="2087" w:type="dxa"/>
            <w:noWrap/>
          </w:tcPr>
          <w:p w14:paraId="144A67F8" w14:textId="1EC7674A" w:rsidR="00164D99" w:rsidRPr="00056AF8" w:rsidRDefault="00164D99" w:rsidP="00164D99">
            <w:pPr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</w:pPr>
          </w:p>
        </w:tc>
        <w:tc>
          <w:tcPr>
            <w:tcW w:w="709" w:type="dxa"/>
          </w:tcPr>
          <w:p w14:paraId="1D653100" w14:textId="4870D75C" w:rsidR="00164D99" w:rsidRPr="00056AF8" w:rsidRDefault="00164D99" w:rsidP="00164D99">
            <w:pPr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</w:pPr>
            <w:r w:rsidRPr="00056AF8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  <w:t>2010</w:t>
            </w:r>
          </w:p>
        </w:tc>
        <w:tc>
          <w:tcPr>
            <w:tcW w:w="710" w:type="dxa"/>
          </w:tcPr>
          <w:p w14:paraId="4951CB17" w14:textId="1E4692EC" w:rsidR="00164D99" w:rsidRPr="00056AF8" w:rsidRDefault="00164D99" w:rsidP="00164D99">
            <w:pPr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</w:pPr>
            <w:r w:rsidRPr="00056AF8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  <w:t>2011</w:t>
            </w:r>
          </w:p>
        </w:tc>
        <w:tc>
          <w:tcPr>
            <w:tcW w:w="709" w:type="dxa"/>
          </w:tcPr>
          <w:p w14:paraId="536EB311" w14:textId="447BA07E" w:rsidR="00164D99" w:rsidRPr="00056AF8" w:rsidRDefault="00164D99" w:rsidP="00164D99">
            <w:pPr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</w:pPr>
            <w:r w:rsidRPr="00056AF8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  <w:t>2012</w:t>
            </w:r>
          </w:p>
        </w:tc>
        <w:tc>
          <w:tcPr>
            <w:tcW w:w="710" w:type="dxa"/>
          </w:tcPr>
          <w:p w14:paraId="75FB427F" w14:textId="0F0BBDCA" w:rsidR="00164D99" w:rsidRPr="00056AF8" w:rsidRDefault="00164D99" w:rsidP="00164D99">
            <w:pPr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</w:pPr>
            <w:r w:rsidRPr="00056AF8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  <w:t>2013</w:t>
            </w:r>
          </w:p>
        </w:tc>
        <w:tc>
          <w:tcPr>
            <w:tcW w:w="709" w:type="dxa"/>
          </w:tcPr>
          <w:p w14:paraId="1BDB087A" w14:textId="274ED0A5" w:rsidR="00164D99" w:rsidRPr="00056AF8" w:rsidRDefault="00164D99" w:rsidP="00164D99">
            <w:pPr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</w:pPr>
            <w:r w:rsidRPr="00056AF8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  <w:t>2014</w:t>
            </w:r>
          </w:p>
        </w:tc>
        <w:tc>
          <w:tcPr>
            <w:tcW w:w="710" w:type="dxa"/>
          </w:tcPr>
          <w:p w14:paraId="4BE62001" w14:textId="50646C21" w:rsidR="00164D99" w:rsidRPr="00056AF8" w:rsidRDefault="00164D99" w:rsidP="00164D99">
            <w:pPr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</w:pPr>
            <w:r w:rsidRPr="00056AF8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  <w:t>2015</w:t>
            </w:r>
          </w:p>
        </w:tc>
        <w:tc>
          <w:tcPr>
            <w:tcW w:w="709" w:type="dxa"/>
            <w:noWrap/>
            <w:hideMark/>
          </w:tcPr>
          <w:p w14:paraId="05834BB8" w14:textId="321ADEE7" w:rsidR="00164D99" w:rsidRPr="00056AF8" w:rsidRDefault="00164D99" w:rsidP="00164D99">
            <w:pPr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</w:pPr>
            <w:r w:rsidRPr="00056AF8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  <w:t>2016</w:t>
            </w:r>
          </w:p>
        </w:tc>
        <w:tc>
          <w:tcPr>
            <w:tcW w:w="710" w:type="dxa"/>
            <w:noWrap/>
            <w:hideMark/>
          </w:tcPr>
          <w:p w14:paraId="18FC9548" w14:textId="77777777" w:rsidR="00164D99" w:rsidRPr="00056AF8" w:rsidRDefault="00164D99" w:rsidP="00164D99">
            <w:pPr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</w:pPr>
            <w:r w:rsidRPr="00056AF8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  <w:t>2017</w:t>
            </w:r>
          </w:p>
        </w:tc>
        <w:tc>
          <w:tcPr>
            <w:tcW w:w="709" w:type="dxa"/>
            <w:noWrap/>
            <w:hideMark/>
          </w:tcPr>
          <w:p w14:paraId="2CF7B0EA" w14:textId="77777777" w:rsidR="00164D99" w:rsidRPr="00056AF8" w:rsidRDefault="00164D99" w:rsidP="00164D99">
            <w:pPr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</w:pPr>
            <w:r w:rsidRPr="00056AF8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  <w:t>2018</w:t>
            </w:r>
          </w:p>
        </w:tc>
        <w:tc>
          <w:tcPr>
            <w:tcW w:w="710" w:type="dxa"/>
            <w:noWrap/>
            <w:hideMark/>
          </w:tcPr>
          <w:p w14:paraId="354ADEF8" w14:textId="77777777" w:rsidR="00164D99" w:rsidRPr="00056AF8" w:rsidRDefault="00164D99" w:rsidP="00164D99">
            <w:pPr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</w:pPr>
            <w:r w:rsidRPr="00056AF8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  <w:t>2019</w:t>
            </w:r>
          </w:p>
        </w:tc>
        <w:tc>
          <w:tcPr>
            <w:tcW w:w="709" w:type="dxa"/>
            <w:noWrap/>
            <w:hideMark/>
          </w:tcPr>
          <w:p w14:paraId="1458A165" w14:textId="77777777" w:rsidR="00164D99" w:rsidRPr="00056AF8" w:rsidRDefault="00164D99" w:rsidP="00164D99">
            <w:pPr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</w:pPr>
            <w:r w:rsidRPr="00056AF8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  <w:t>2020</w:t>
            </w:r>
          </w:p>
        </w:tc>
        <w:tc>
          <w:tcPr>
            <w:tcW w:w="710" w:type="dxa"/>
            <w:noWrap/>
            <w:hideMark/>
          </w:tcPr>
          <w:p w14:paraId="2734563E" w14:textId="77777777" w:rsidR="00164D99" w:rsidRPr="00056AF8" w:rsidRDefault="00164D99" w:rsidP="00164D99">
            <w:pPr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</w:pPr>
            <w:r w:rsidRPr="00056AF8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  <w:t>Total</w:t>
            </w:r>
          </w:p>
        </w:tc>
      </w:tr>
      <w:tr w:rsidR="00164D99" w:rsidRPr="00787F8E" w14:paraId="693807D1" w14:textId="77777777" w:rsidTr="00056AF8">
        <w:trPr>
          <w:trHeight w:val="308"/>
        </w:trPr>
        <w:tc>
          <w:tcPr>
            <w:tcW w:w="2087" w:type="dxa"/>
            <w:noWrap/>
          </w:tcPr>
          <w:p w14:paraId="45514C85" w14:textId="5EEFE135" w:rsidR="00164D99" w:rsidRPr="00056AF8" w:rsidRDefault="00AD2ADE" w:rsidP="00164D99">
            <w:pPr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</w:pPr>
            <w:r w:rsidRPr="00056AF8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  <w:t>RT-</w:t>
            </w:r>
            <w:r w:rsidR="00164D99" w:rsidRPr="00056AF8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  <w:t>PCR Swabs</w:t>
            </w:r>
          </w:p>
        </w:tc>
        <w:tc>
          <w:tcPr>
            <w:tcW w:w="709" w:type="dxa"/>
          </w:tcPr>
          <w:p w14:paraId="5AF1510C" w14:textId="77777777" w:rsidR="00164D99" w:rsidRPr="00056AF8" w:rsidRDefault="00164D99" w:rsidP="00164D99">
            <w:pPr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</w:pPr>
          </w:p>
        </w:tc>
        <w:tc>
          <w:tcPr>
            <w:tcW w:w="710" w:type="dxa"/>
          </w:tcPr>
          <w:p w14:paraId="76BF252E" w14:textId="77777777" w:rsidR="00164D99" w:rsidRPr="00056AF8" w:rsidRDefault="00164D99" w:rsidP="00164D99">
            <w:pPr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</w:pPr>
          </w:p>
        </w:tc>
        <w:tc>
          <w:tcPr>
            <w:tcW w:w="709" w:type="dxa"/>
          </w:tcPr>
          <w:p w14:paraId="1E023E2A" w14:textId="77777777" w:rsidR="00164D99" w:rsidRPr="00056AF8" w:rsidRDefault="00164D99" w:rsidP="00164D99">
            <w:pPr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</w:pPr>
          </w:p>
        </w:tc>
        <w:tc>
          <w:tcPr>
            <w:tcW w:w="710" w:type="dxa"/>
          </w:tcPr>
          <w:p w14:paraId="57178CD3" w14:textId="77777777" w:rsidR="00164D99" w:rsidRPr="00056AF8" w:rsidRDefault="00164D99" w:rsidP="00164D99">
            <w:pPr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</w:pPr>
          </w:p>
        </w:tc>
        <w:tc>
          <w:tcPr>
            <w:tcW w:w="709" w:type="dxa"/>
          </w:tcPr>
          <w:p w14:paraId="3D826401" w14:textId="77777777" w:rsidR="00164D99" w:rsidRPr="00056AF8" w:rsidRDefault="00164D99" w:rsidP="00164D99">
            <w:pPr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</w:pPr>
          </w:p>
        </w:tc>
        <w:tc>
          <w:tcPr>
            <w:tcW w:w="710" w:type="dxa"/>
          </w:tcPr>
          <w:p w14:paraId="4E433CAD" w14:textId="77777777" w:rsidR="00164D99" w:rsidRPr="00056AF8" w:rsidRDefault="00164D99" w:rsidP="00164D99">
            <w:pPr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</w:pPr>
          </w:p>
        </w:tc>
        <w:tc>
          <w:tcPr>
            <w:tcW w:w="709" w:type="dxa"/>
            <w:noWrap/>
          </w:tcPr>
          <w:p w14:paraId="047B892D" w14:textId="77777777" w:rsidR="00164D99" w:rsidRPr="00056AF8" w:rsidRDefault="00164D99" w:rsidP="00164D99">
            <w:pPr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</w:pPr>
          </w:p>
        </w:tc>
        <w:tc>
          <w:tcPr>
            <w:tcW w:w="710" w:type="dxa"/>
            <w:noWrap/>
          </w:tcPr>
          <w:p w14:paraId="124A2C09" w14:textId="77777777" w:rsidR="00164D99" w:rsidRPr="00056AF8" w:rsidRDefault="00164D99" w:rsidP="00164D99">
            <w:pPr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</w:pPr>
          </w:p>
        </w:tc>
        <w:tc>
          <w:tcPr>
            <w:tcW w:w="709" w:type="dxa"/>
            <w:noWrap/>
          </w:tcPr>
          <w:p w14:paraId="428820F3" w14:textId="77777777" w:rsidR="00164D99" w:rsidRPr="00056AF8" w:rsidRDefault="00164D99" w:rsidP="00164D99">
            <w:pPr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</w:pPr>
          </w:p>
        </w:tc>
        <w:tc>
          <w:tcPr>
            <w:tcW w:w="710" w:type="dxa"/>
            <w:noWrap/>
          </w:tcPr>
          <w:p w14:paraId="7B64CF48" w14:textId="77777777" w:rsidR="00164D99" w:rsidRPr="00056AF8" w:rsidRDefault="00164D99" w:rsidP="00164D99">
            <w:pPr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</w:pPr>
          </w:p>
        </w:tc>
        <w:tc>
          <w:tcPr>
            <w:tcW w:w="709" w:type="dxa"/>
            <w:noWrap/>
          </w:tcPr>
          <w:p w14:paraId="65710885" w14:textId="77777777" w:rsidR="00164D99" w:rsidRPr="00056AF8" w:rsidRDefault="00164D99" w:rsidP="00164D99">
            <w:pPr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</w:pPr>
          </w:p>
        </w:tc>
        <w:tc>
          <w:tcPr>
            <w:tcW w:w="710" w:type="dxa"/>
            <w:noWrap/>
          </w:tcPr>
          <w:p w14:paraId="3C60D0D3" w14:textId="77777777" w:rsidR="00164D99" w:rsidRPr="00056AF8" w:rsidRDefault="00164D99" w:rsidP="00164D99">
            <w:pPr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</w:pPr>
          </w:p>
        </w:tc>
      </w:tr>
      <w:tr w:rsidR="00164D99" w:rsidRPr="00787F8E" w14:paraId="1C669F93" w14:textId="77777777" w:rsidTr="00056AF8">
        <w:trPr>
          <w:trHeight w:val="308"/>
        </w:trPr>
        <w:tc>
          <w:tcPr>
            <w:tcW w:w="2087" w:type="dxa"/>
            <w:noWrap/>
            <w:hideMark/>
          </w:tcPr>
          <w:p w14:paraId="12D64BC2" w14:textId="77777777" w:rsidR="00164D99" w:rsidRPr="00056AF8" w:rsidRDefault="00164D99" w:rsidP="00164D99">
            <w:pPr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056AF8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Wild Grey Seal Pups</w:t>
            </w:r>
          </w:p>
        </w:tc>
        <w:tc>
          <w:tcPr>
            <w:tcW w:w="709" w:type="dxa"/>
          </w:tcPr>
          <w:p w14:paraId="296D3FD0" w14:textId="6410F5B6" w:rsidR="00164D99" w:rsidRPr="00056AF8" w:rsidRDefault="00164D99" w:rsidP="00164D99">
            <w:pPr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056AF8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ND</w:t>
            </w:r>
          </w:p>
        </w:tc>
        <w:tc>
          <w:tcPr>
            <w:tcW w:w="710" w:type="dxa"/>
          </w:tcPr>
          <w:p w14:paraId="44C10A70" w14:textId="047F4CC7" w:rsidR="00164D99" w:rsidRPr="00056AF8" w:rsidRDefault="00164D99" w:rsidP="00164D99">
            <w:pPr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056AF8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ND</w:t>
            </w:r>
          </w:p>
        </w:tc>
        <w:tc>
          <w:tcPr>
            <w:tcW w:w="709" w:type="dxa"/>
          </w:tcPr>
          <w:p w14:paraId="039E4FD3" w14:textId="7EF964CA" w:rsidR="00164D99" w:rsidRPr="00056AF8" w:rsidRDefault="00164D99" w:rsidP="00164D99">
            <w:pPr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056AF8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ND</w:t>
            </w:r>
          </w:p>
        </w:tc>
        <w:tc>
          <w:tcPr>
            <w:tcW w:w="710" w:type="dxa"/>
          </w:tcPr>
          <w:p w14:paraId="134FFF00" w14:textId="513BB291" w:rsidR="00164D99" w:rsidRPr="00056AF8" w:rsidRDefault="00164D99" w:rsidP="00164D99">
            <w:pPr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056AF8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ND</w:t>
            </w:r>
          </w:p>
        </w:tc>
        <w:tc>
          <w:tcPr>
            <w:tcW w:w="709" w:type="dxa"/>
          </w:tcPr>
          <w:p w14:paraId="1BA98E1C" w14:textId="442FDA40" w:rsidR="00164D99" w:rsidRPr="00056AF8" w:rsidRDefault="00164D99" w:rsidP="00164D99">
            <w:pPr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056AF8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ND</w:t>
            </w:r>
          </w:p>
        </w:tc>
        <w:tc>
          <w:tcPr>
            <w:tcW w:w="710" w:type="dxa"/>
          </w:tcPr>
          <w:p w14:paraId="3B788CEA" w14:textId="4A30FEA6" w:rsidR="00164D99" w:rsidRPr="00056AF8" w:rsidRDefault="00164D99" w:rsidP="00164D99">
            <w:pPr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056AF8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ND</w:t>
            </w:r>
          </w:p>
        </w:tc>
        <w:tc>
          <w:tcPr>
            <w:tcW w:w="709" w:type="dxa"/>
            <w:noWrap/>
            <w:hideMark/>
          </w:tcPr>
          <w:p w14:paraId="4224FFEF" w14:textId="5666A945" w:rsidR="00164D99" w:rsidRPr="00056AF8" w:rsidRDefault="00164D99" w:rsidP="00164D99">
            <w:pPr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056AF8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127</w:t>
            </w:r>
          </w:p>
        </w:tc>
        <w:tc>
          <w:tcPr>
            <w:tcW w:w="710" w:type="dxa"/>
            <w:noWrap/>
            <w:hideMark/>
          </w:tcPr>
          <w:p w14:paraId="207B3EFB" w14:textId="77777777" w:rsidR="00164D99" w:rsidRPr="00056AF8" w:rsidRDefault="00164D99" w:rsidP="00164D99">
            <w:pPr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056AF8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121</w:t>
            </w:r>
          </w:p>
        </w:tc>
        <w:tc>
          <w:tcPr>
            <w:tcW w:w="709" w:type="dxa"/>
            <w:noWrap/>
            <w:hideMark/>
          </w:tcPr>
          <w:p w14:paraId="332BDDC7" w14:textId="77777777" w:rsidR="00164D99" w:rsidRPr="00056AF8" w:rsidRDefault="00164D99" w:rsidP="00164D99">
            <w:pPr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056AF8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96</w:t>
            </w:r>
          </w:p>
        </w:tc>
        <w:tc>
          <w:tcPr>
            <w:tcW w:w="710" w:type="dxa"/>
            <w:noWrap/>
            <w:hideMark/>
          </w:tcPr>
          <w:p w14:paraId="34E7F6C8" w14:textId="77777777" w:rsidR="00164D99" w:rsidRPr="00056AF8" w:rsidRDefault="00164D99" w:rsidP="00164D99">
            <w:pPr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056AF8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65</w:t>
            </w:r>
          </w:p>
        </w:tc>
        <w:tc>
          <w:tcPr>
            <w:tcW w:w="709" w:type="dxa"/>
            <w:noWrap/>
            <w:hideMark/>
          </w:tcPr>
          <w:p w14:paraId="41F3282E" w14:textId="77777777" w:rsidR="00164D99" w:rsidRPr="00056AF8" w:rsidRDefault="00164D99" w:rsidP="00164D99">
            <w:pPr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056AF8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83</w:t>
            </w:r>
          </w:p>
        </w:tc>
        <w:tc>
          <w:tcPr>
            <w:tcW w:w="710" w:type="dxa"/>
            <w:noWrap/>
            <w:hideMark/>
          </w:tcPr>
          <w:p w14:paraId="2859382A" w14:textId="77777777" w:rsidR="00164D99" w:rsidRPr="00056AF8" w:rsidRDefault="00164D99" w:rsidP="00164D99">
            <w:pPr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056AF8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492</w:t>
            </w:r>
          </w:p>
        </w:tc>
      </w:tr>
      <w:tr w:rsidR="00164D99" w:rsidRPr="00787F8E" w14:paraId="79DF0F34" w14:textId="77777777" w:rsidTr="00056AF8">
        <w:trPr>
          <w:trHeight w:val="308"/>
        </w:trPr>
        <w:tc>
          <w:tcPr>
            <w:tcW w:w="2087" w:type="dxa"/>
            <w:noWrap/>
            <w:hideMark/>
          </w:tcPr>
          <w:p w14:paraId="28049D6D" w14:textId="77777777" w:rsidR="00164D99" w:rsidRPr="00056AF8" w:rsidRDefault="00164D99" w:rsidP="00164D99">
            <w:pPr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056AF8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 </w:t>
            </w:r>
          </w:p>
        </w:tc>
        <w:tc>
          <w:tcPr>
            <w:tcW w:w="709" w:type="dxa"/>
          </w:tcPr>
          <w:p w14:paraId="311BF4DC" w14:textId="77777777" w:rsidR="00164D99" w:rsidRPr="00056AF8" w:rsidRDefault="00164D99" w:rsidP="00164D99">
            <w:pPr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</w:p>
        </w:tc>
        <w:tc>
          <w:tcPr>
            <w:tcW w:w="710" w:type="dxa"/>
          </w:tcPr>
          <w:p w14:paraId="52D22A78" w14:textId="5F35E195" w:rsidR="00164D99" w:rsidRPr="00056AF8" w:rsidRDefault="00164D99" w:rsidP="00164D99">
            <w:pPr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</w:p>
        </w:tc>
        <w:tc>
          <w:tcPr>
            <w:tcW w:w="709" w:type="dxa"/>
          </w:tcPr>
          <w:p w14:paraId="37ABAC83" w14:textId="3CBA516A" w:rsidR="00164D99" w:rsidRPr="00056AF8" w:rsidRDefault="00164D99" w:rsidP="00164D99">
            <w:pPr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</w:p>
        </w:tc>
        <w:tc>
          <w:tcPr>
            <w:tcW w:w="710" w:type="dxa"/>
          </w:tcPr>
          <w:p w14:paraId="49FEC7E6" w14:textId="6B6909D9" w:rsidR="00164D99" w:rsidRPr="00056AF8" w:rsidRDefault="00164D99" w:rsidP="00164D99">
            <w:pPr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</w:p>
        </w:tc>
        <w:tc>
          <w:tcPr>
            <w:tcW w:w="709" w:type="dxa"/>
          </w:tcPr>
          <w:p w14:paraId="4CE3C275" w14:textId="77777777" w:rsidR="00164D99" w:rsidRPr="00056AF8" w:rsidRDefault="00164D99" w:rsidP="00164D99">
            <w:pPr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</w:p>
        </w:tc>
        <w:tc>
          <w:tcPr>
            <w:tcW w:w="710" w:type="dxa"/>
          </w:tcPr>
          <w:p w14:paraId="3D44E527" w14:textId="52BD8D54" w:rsidR="00164D99" w:rsidRPr="00056AF8" w:rsidRDefault="00164D99" w:rsidP="00164D99">
            <w:pPr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</w:p>
        </w:tc>
        <w:tc>
          <w:tcPr>
            <w:tcW w:w="709" w:type="dxa"/>
            <w:noWrap/>
            <w:hideMark/>
          </w:tcPr>
          <w:p w14:paraId="541832F7" w14:textId="1AC2C67A" w:rsidR="00164D99" w:rsidRPr="00056AF8" w:rsidRDefault="00164D99" w:rsidP="00164D99">
            <w:pPr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056AF8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 </w:t>
            </w:r>
          </w:p>
        </w:tc>
        <w:tc>
          <w:tcPr>
            <w:tcW w:w="710" w:type="dxa"/>
            <w:noWrap/>
            <w:hideMark/>
          </w:tcPr>
          <w:p w14:paraId="3F681BCD" w14:textId="77777777" w:rsidR="00164D99" w:rsidRPr="00056AF8" w:rsidRDefault="00164D99" w:rsidP="00164D99">
            <w:pPr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056AF8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 </w:t>
            </w:r>
          </w:p>
        </w:tc>
        <w:tc>
          <w:tcPr>
            <w:tcW w:w="709" w:type="dxa"/>
            <w:noWrap/>
            <w:hideMark/>
          </w:tcPr>
          <w:p w14:paraId="17FF5ACC" w14:textId="77777777" w:rsidR="00164D99" w:rsidRPr="00056AF8" w:rsidRDefault="00164D99" w:rsidP="00164D99">
            <w:pPr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056AF8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 </w:t>
            </w:r>
          </w:p>
        </w:tc>
        <w:tc>
          <w:tcPr>
            <w:tcW w:w="710" w:type="dxa"/>
            <w:noWrap/>
            <w:hideMark/>
          </w:tcPr>
          <w:p w14:paraId="3A4AF6FD" w14:textId="77777777" w:rsidR="00164D99" w:rsidRPr="00056AF8" w:rsidRDefault="00164D99" w:rsidP="00164D99">
            <w:pPr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056AF8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 </w:t>
            </w:r>
          </w:p>
        </w:tc>
        <w:tc>
          <w:tcPr>
            <w:tcW w:w="709" w:type="dxa"/>
            <w:noWrap/>
            <w:hideMark/>
          </w:tcPr>
          <w:p w14:paraId="68F20832" w14:textId="77777777" w:rsidR="00164D99" w:rsidRPr="00056AF8" w:rsidRDefault="00164D99" w:rsidP="00164D99">
            <w:pPr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056AF8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 </w:t>
            </w:r>
          </w:p>
        </w:tc>
        <w:tc>
          <w:tcPr>
            <w:tcW w:w="710" w:type="dxa"/>
            <w:noWrap/>
            <w:hideMark/>
          </w:tcPr>
          <w:p w14:paraId="28316086" w14:textId="77777777" w:rsidR="00164D99" w:rsidRPr="00056AF8" w:rsidRDefault="00164D99" w:rsidP="00164D99">
            <w:pPr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056AF8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 </w:t>
            </w:r>
          </w:p>
        </w:tc>
      </w:tr>
      <w:tr w:rsidR="00164D99" w:rsidRPr="00787F8E" w14:paraId="49DF9A94" w14:textId="77777777" w:rsidTr="00056AF8">
        <w:trPr>
          <w:trHeight w:val="308"/>
        </w:trPr>
        <w:tc>
          <w:tcPr>
            <w:tcW w:w="2087" w:type="dxa"/>
            <w:noWrap/>
            <w:hideMark/>
          </w:tcPr>
          <w:p w14:paraId="7D573B9E" w14:textId="5042A0CE" w:rsidR="00164D99" w:rsidRPr="00056AF8" w:rsidRDefault="00AD2ADE" w:rsidP="00164D99">
            <w:pPr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</w:pPr>
            <w:r w:rsidRPr="00056AF8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  <w:t>RT-</w:t>
            </w:r>
            <w:r w:rsidR="00164D99" w:rsidRPr="00056AF8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  <w:t>PCR Swabs</w:t>
            </w:r>
          </w:p>
        </w:tc>
        <w:tc>
          <w:tcPr>
            <w:tcW w:w="709" w:type="dxa"/>
          </w:tcPr>
          <w:p w14:paraId="048FBB2A" w14:textId="77777777" w:rsidR="00164D99" w:rsidRPr="00056AF8" w:rsidDel="0014721B" w:rsidRDefault="00164D99" w:rsidP="00164D99">
            <w:pPr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</w:pPr>
          </w:p>
        </w:tc>
        <w:tc>
          <w:tcPr>
            <w:tcW w:w="710" w:type="dxa"/>
          </w:tcPr>
          <w:p w14:paraId="11E4ED1E" w14:textId="188D6CB3" w:rsidR="00164D99" w:rsidRPr="00056AF8" w:rsidDel="0014721B" w:rsidRDefault="00164D99" w:rsidP="00164D99">
            <w:pPr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</w:pPr>
          </w:p>
        </w:tc>
        <w:tc>
          <w:tcPr>
            <w:tcW w:w="709" w:type="dxa"/>
          </w:tcPr>
          <w:p w14:paraId="1139B9E5" w14:textId="63B42B10" w:rsidR="00164D99" w:rsidRPr="00056AF8" w:rsidDel="0014721B" w:rsidRDefault="00164D99" w:rsidP="00164D99">
            <w:pPr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</w:pPr>
          </w:p>
        </w:tc>
        <w:tc>
          <w:tcPr>
            <w:tcW w:w="710" w:type="dxa"/>
          </w:tcPr>
          <w:p w14:paraId="2D7292EA" w14:textId="5005FFF8" w:rsidR="00164D99" w:rsidRPr="00056AF8" w:rsidDel="0014721B" w:rsidRDefault="00164D99" w:rsidP="00164D99">
            <w:pPr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</w:pPr>
          </w:p>
        </w:tc>
        <w:tc>
          <w:tcPr>
            <w:tcW w:w="709" w:type="dxa"/>
          </w:tcPr>
          <w:p w14:paraId="38A645B2" w14:textId="77777777" w:rsidR="00164D99" w:rsidRPr="00056AF8" w:rsidDel="0014721B" w:rsidRDefault="00164D99" w:rsidP="00164D99">
            <w:pPr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</w:pPr>
          </w:p>
        </w:tc>
        <w:tc>
          <w:tcPr>
            <w:tcW w:w="710" w:type="dxa"/>
          </w:tcPr>
          <w:p w14:paraId="07B214D4" w14:textId="58A7CE68" w:rsidR="00164D99" w:rsidRPr="00056AF8" w:rsidDel="0014721B" w:rsidRDefault="00164D99" w:rsidP="00164D99">
            <w:pPr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</w:pPr>
          </w:p>
        </w:tc>
        <w:tc>
          <w:tcPr>
            <w:tcW w:w="709" w:type="dxa"/>
            <w:noWrap/>
          </w:tcPr>
          <w:p w14:paraId="169714D0" w14:textId="62D23E7F" w:rsidR="00164D99" w:rsidRPr="00056AF8" w:rsidRDefault="00164D99" w:rsidP="00164D99">
            <w:pPr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</w:pPr>
          </w:p>
        </w:tc>
        <w:tc>
          <w:tcPr>
            <w:tcW w:w="710" w:type="dxa"/>
            <w:noWrap/>
          </w:tcPr>
          <w:p w14:paraId="3D061F24" w14:textId="36B48C51" w:rsidR="00164D99" w:rsidRPr="00056AF8" w:rsidRDefault="00164D99" w:rsidP="00164D99">
            <w:pPr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</w:pPr>
          </w:p>
        </w:tc>
        <w:tc>
          <w:tcPr>
            <w:tcW w:w="709" w:type="dxa"/>
            <w:noWrap/>
          </w:tcPr>
          <w:p w14:paraId="2EE58F08" w14:textId="4777D4C5" w:rsidR="00164D99" w:rsidRPr="00056AF8" w:rsidRDefault="00164D99" w:rsidP="00164D99">
            <w:pPr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</w:pPr>
          </w:p>
        </w:tc>
        <w:tc>
          <w:tcPr>
            <w:tcW w:w="710" w:type="dxa"/>
            <w:noWrap/>
          </w:tcPr>
          <w:p w14:paraId="37ACEF69" w14:textId="5B2A5F22" w:rsidR="00164D99" w:rsidRPr="00056AF8" w:rsidRDefault="00164D99" w:rsidP="00164D99">
            <w:pPr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</w:pPr>
          </w:p>
        </w:tc>
        <w:tc>
          <w:tcPr>
            <w:tcW w:w="709" w:type="dxa"/>
            <w:noWrap/>
          </w:tcPr>
          <w:p w14:paraId="00697041" w14:textId="039085D4" w:rsidR="00164D99" w:rsidRPr="00056AF8" w:rsidRDefault="00164D99" w:rsidP="00164D99">
            <w:pPr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</w:p>
        </w:tc>
        <w:tc>
          <w:tcPr>
            <w:tcW w:w="710" w:type="dxa"/>
            <w:noWrap/>
          </w:tcPr>
          <w:p w14:paraId="680430AC" w14:textId="5A6ACDC3" w:rsidR="00164D99" w:rsidRPr="00056AF8" w:rsidRDefault="00164D99" w:rsidP="00164D99">
            <w:pPr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</w:p>
        </w:tc>
      </w:tr>
      <w:tr w:rsidR="00164D99" w:rsidRPr="00787F8E" w14:paraId="19544DF3" w14:textId="77777777" w:rsidTr="00056AF8">
        <w:trPr>
          <w:trHeight w:val="308"/>
        </w:trPr>
        <w:tc>
          <w:tcPr>
            <w:tcW w:w="2087" w:type="dxa"/>
            <w:noWrap/>
            <w:hideMark/>
          </w:tcPr>
          <w:p w14:paraId="2239EA65" w14:textId="77777777" w:rsidR="00164D99" w:rsidRPr="00056AF8" w:rsidRDefault="00164D99" w:rsidP="00164D99">
            <w:pPr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056AF8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Stranded Harbor Seals</w:t>
            </w:r>
          </w:p>
        </w:tc>
        <w:tc>
          <w:tcPr>
            <w:tcW w:w="709" w:type="dxa"/>
          </w:tcPr>
          <w:p w14:paraId="7997F7DF" w14:textId="7F605D1C" w:rsidR="00164D99" w:rsidRPr="00056AF8" w:rsidDel="0014721B" w:rsidRDefault="00164D99" w:rsidP="00164D99">
            <w:pPr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056AF8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ND</w:t>
            </w:r>
          </w:p>
        </w:tc>
        <w:tc>
          <w:tcPr>
            <w:tcW w:w="710" w:type="dxa"/>
          </w:tcPr>
          <w:p w14:paraId="5F977DE4" w14:textId="08072467" w:rsidR="00164D99" w:rsidRPr="00056AF8" w:rsidDel="0014721B" w:rsidRDefault="00164D99" w:rsidP="00164D99">
            <w:pPr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056AF8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ND</w:t>
            </w:r>
          </w:p>
        </w:tc>
        <w:tc>
          <w:tcPr>
            <w:tcW w:w="709" w:type="dxa"/>
          </w:tcPr>
          <w:p w14:paraId="1F3EB7DE" w14:textId="0F91AD27" w:rsidR="00164D99" w:rsidRPr="00056AF8" w:rsidDel="0014721B" w:rsidRDefault="00164D99" w:rsidP="00164D99">
            <w:pPr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056AF8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ND</w:t>
            </w:r>
          </w:p>
        </w:tc>
        <w:tc>
          <w:tcPr>
            <w:tcW w:w="710" w:type="dxa"/>
          </w:tcPr>
          <w:p w14:paraId="4A01C6A9" w14:textId="0BBA72D0" w:rsidR="00164D99" w:rsidRPr="00056AF8" w:rsidDel="0014721B" w:rsidRDefault="00164D99" w:rsidP="00164D99">
            <w:pPr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056AF8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ND</w:t>
            </w:r>
          </w:p>
        </w:tc>
        <w:tc>
          <w:tcPr>
            <w:tcW w:w="709" w:type="dxa"/>
          </w:tcPr>
          <w:p w14:paraId="0CAF039C" w14:textId="68AE1EE5" w:rsidR="00164D99" w:rsidRPr="00056AF8" w:rsidDel="0014721B" w:rsidRDefault="00164D99" w:rsidP="00164D99">
            <w:pPr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056AF8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ND</w:t>
            </w:r>
          </w:p>
        </w:tc>
        <w:tc>
          <w:tcPr>
            <w:tcW w:w="710" w:type="dxa"/>
          </w:tcPr>
          <w:p w14:paraId="0434195F" w14:textId="1D902D80" w:rsidR="00164D99" w:rsidRPr="00056AF8" w:rsidDel="0014721B" w:rsidRDefault="00164D99" w:rsidP="00164D99">
            <w:pPr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056AF8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ND</w:t>
            </w:r>
          </w:p>
        </w:tc>
        <w:tc>
          <w:tcPr>
            <w:tcW w:w="709" w:type="dxa"/>
            <w:noWrap/>
          </w:tcPr>
          <w:p w14:paraId="22E1FB3C" w14:textId="4E649113" w:rsidR="00164D99" w:rsidRPr="00056AF8" w:rsidRDefault="00164D99" w:rsidP="00164D99">
            <w:pPr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056AF8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ND</w:t>
            </w:r>
          </w:p>
        </w:tc>
        <w:tc>
          <w:tcPr>
            <w:tcW w:w="710" w:type="dxa"/>
            <w:noWrap/>
          </w:tcPr>
          <w:p w14:paraId="526FFEC5" w14:textId="031E5A93" w:rsidR="00164D99" w:rsidRPr="00056AF8" w:rsidRDefault="00164D99" w:rsidP="00164D99">
            <w:pPr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056AF8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ND</w:t>
            </w:r>
          </w:p>
        </w:tc>
        <w:tc>
          <w:tcPr>
            <w:tcW w:w="709" w:type="dxa"/>
            <w:noWrap/>
          </w:tcPr>
          <w:p w14:paraId="2D8D9A78" w14:textId="3E85769F" w:rsidR="00164D99" w:rsidRPr="00056AF8" w:rsidRDefault="00164D99" w:rsidP="00164D99">
            <w:pPr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056AF8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102</w:t>
            </w:r>
          </w:p>
        </w:tc>
        <w:tc>
          <w:tcPr>
            <w:tcW w:w="710" w:type="dxa"/>
            <w:noWrap/>
          </w:tcPr>
          <w:p w14:paraId="2C6BAB56" w14:textId="2124749A" w:rsidR="00164D99" w:rsidRPr="00056AF8" w:rsidRDefault="00164D99" w:rsidP="00164D99">
            <w:pPr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056AF8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96</w:t>
            </w:r>
          </w:p>
        </w:tc>
        <w:tc>
          <w:tcPr>
            <w:tcW w:w="709" w:type="dxa"/>
            <w:noWrap/>
            <w:hideMark/>
          </w:tcPr>
          <w:p w14:paraId="3998CF7E" w14:textId="0E9A0354" w:rsidR="00164D99" w:rsidRPr="00056AF8" w:rsidRDefault="00164D99" w:rsidP="00164D99">
            <w:pPr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056AF8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49</w:t>
            </w:r>
          </w:p>
        </w:tc>
        <w:tc>
          <w:tcPr>
            <w:tcW w:w="710" w:type="dxa"/>
            <w:noWrap/>
            <w:hideMark/>
          </w:tcPr>
          <w:p w14:paraId="365CF907" w14:textId="457E56A7" w:rsidR="00164D99" w:rsidRPr="00056AF8" w:rsidRDefault="00164D99" w:rsidP="00164D99">
            <w:pPr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056AF8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247</w:t>
            </w:r>
          </w:p>
        </w:tc>
      </w:tr>
      <w:tr w:rsidR="00164D99" w:rsidRPr="00787F8E" w14:paraId="552D0E24" w14:textId="77777777" w:rsidTr="00056AF8">
        <w:trPr>
          <w:trHeight w:val="308"/>
        </w:trPr>
        <w:tc>
          <w:tcPr>
            <w:tcW w:w="2087" w:type="dxa"/>
            <w:noWrap/>
            <w:hideMark/>
          </w:tcPr>
          <w:p w14:paraId="523F18DA" w14:textId="77777777" w:rsidR="00164D99" w:rsidRPr="00056AF8" w:rsidRDefault="00164D99" w:rsidP="00164D99">
            <w:pPr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056AF8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Stranded Grey Seals</w:t>
            </w:r>
          </w:p>
        </w:tc>
        <w:tc>
          <w:tcPr>
            <w:tcW w:w="709" w:type="dxa"/>
          </w:tcPr>
          <w:p w14:paraId="50018F00" w14:textId="20A92D68" w:rsidR="00164D99" w:rsidRPr="00056AF8" w:rsidDel="0014721B" w:rsidRDefault="00164D99" w:rsidP="00164D99">
            <w:pPr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056AF8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ND</w:t>
            </w:r>
          </w:p>
        </w:tc>
        <w:tc>
          <w:tcPr>
            <w:tcW w:w="710" w:type="dxa"/>
          </w:tcPr>
          <w:p w14:paraId="2165A442" w14:textId="492BC283" w:rsidR="00164D99" w:rsidRPr="00056AF8" w:rsidDel="0014721B" w:rsidRDefault="00164D99" w:rsidP="00164D99">
            <w:pPr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056AF8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ND</w:t>
            </w:r>
          </w:p>
        </w:tc>
        <w:tc>
          <w:tcPr>
            <w:tcW w:w="709" w:type="dxa"/>
          </w:tcPr>
          <w:p w14:paraId="2CEA58EB" w14:textId="4A9E4DA8" w:rsidR="00164D99" w:rsidRPr="00056AF8" w:rsidDel="0014721B" w:rsidRDefault="00164D99" w:rsidP="00164D99">
            <w:pPr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056AF8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ND</w:t>
            </w:r>
          </w:p>
        </w:tc>
        <w:tc>
          <w:tcPr>
            <w:tcW w:w="710" w:type="dxa"/>
          </w:tcPr>
          <w:p w14:paraId="47B318C7" w14:textId="02B2DA75" w:rsidR="00164D99" w:rsidRPr="00056AF8" w:rsidDel="0014721B" w:rsidRDefault="00164D99" w:rsidP="00164D99">
            <w:pPr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056AF8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ND</w:t>
            </w:r>
          </w:p>
        </w:tc>
        <w:tc>
          <w:tcPr>
            <w:tcW w:w="709" w:type="dxa"/>
          </w:tcPr>
          <w:p w14:paraId="3816F5E0" w14:textId="429998FC" w:rsidR="00164D99" w:rsidRPr="00056AF8" w:rsidDel="0014721B" w:rsidRDefault="00164D99" w:rsidP="00164D99">
            <w:pPr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056AF8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ND</w:t>
            </w:r>
          </w:p>
        </w:tc>
        <w:tc>
          <w:tcPr>
            <w:tcW w:w="710" w:type="dxa"/>
          </w:tcPr>
          <w:p w14:paraId="5D791397" w14:textId="18F5F91F" w:rsidR="00164D99" w:rsidRPr="00056AF8" w:rsidDel="0014721B" w:rsidRDefault="00164D99" w:rsidP="00164D99">
            <w:pPr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056AF8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ND</w:t>
            </w:r>
          </w:p>
        </w:tc>
        <w:tc>
          <w:tcPr>
            <w:tcW w:w="709" w:type="dxa"/>
            <w:noWrap/>
          </w:tcPr>
          <w:p w14:paraId="59A9382A" w14:textId="1ACF13CB" w:rsidR="00164D99" w:rsidRPr="00056AF8" w:rsidRDefault="00164D99" w:rsidP="00164D99">
            <w:pPr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056AF8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ND</w:t>
            </w:r>
          </w:p>
        </w:tc>
        <w:tc>
          <w:tcPr>
            <w:tcW w:w="710" w:type="dxa"/>
            <w:noWrap/>
          </w:tcPr>
          <w:p w14:paraId="4BDC7C59" w14:textId="15372565" w:rsidR="00164D99" w:rsidRPr="00056AF8" w:rsidRDefault="00164D99" w:rsidP="00164D99">
            <w:pPr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056AF8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ND</w:t>
            </w:r>
          </w:p>
        </w:tc>
        <w:tc>
          <w:tcPr>
            <w:tcW w:w="709" w:type="dxa"/>
            <w:noWrap/>
          </w:tcPr>
          <w:p w14:paraId="649B3B0C" w14:textId="7FA25493" w:rsidR="00164D99" w:rsidRPr="00056AF8" w:rsidRDefault="00164D99" w:rsidP="00164D99">
            <w:pPr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056AF8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39</w:t>
            </w:r>
          </w:p>
        </w:tc>
        <w:tc>
          <w:tcPr>
            <w:tcW w:w="710" w:type="dxa"/>
            <w:noWrap/>
          </w:tcPr>
          <w:p w14:paraId="32351799" w14:textId="11939726" w:rsidR="00164D99" w:rsidRPr="00056AF8" w:rsidRDefault="00164D99" w:rsidP="00164D99">
            <w:pPr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056AF8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51</w:t>
            </w:r>
          </w:p>
        </w:tc>
        <w:tc>
          <w:tcPr>
            <w:tcW w:w="709" w:type="dxa"/>
            <w:noWrap/>
            <w:hideMark/>
          </w:tcPr>
          <w:p w14:paraId="39D71310" w14:textId="661A3723" w:rsidR="00164D99" w:rsidRPr="00056AF8" w:rsidRDefault="00164D99" w:rsidP="00164D99">
            <w:pPr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056AF8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35</w:t>
            </w:r>
          </w:p>
        </w:tc>
        <w:tc>
          <w:tcPr>
            <w:tcW w:w="710" w:type="dxa"/>
            <w:noWrap/>
            <w:hideMark/>
          </w:tcPr>
          <w:p w14:paraId="0B03156C" w14:textId="16C22B9C" w:rsidR="00164D99" w:rsidRPr="00056AF8" w:rsidRDefault="00164D99" w:rsidP="00164D99">
            <w:pPr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056AF8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125</w:t>
            </w:r>
          </w:p>
        </w:tc>
      </w:tr>
      <w:tr w:rsidR="00164D99" w:rsidRPr="00787F8E" w14:paraId="14ACF673" w14:textId="77777777" w:rsidTr="00056AF8">
        <w:trPr>
          <w:trHeight w:val="308"/>
        </w:trPr>
        <w:tc>
          <w:tcPr>
            <w:tcW w:w="2087" w:type="dxa"/>
            <w:noWrap/>
            <w:hideMark/>
          </w:tcPr>
          <w:p w14:paraId="3C84663A" w14:textId="77777777" w:rsidR="00164D99" w:rsidRPr="00056AF8" w:rsidRDefault="00164D99" w:rsidP="00164D99">
            <w:pPr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056AF8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Stranded Harp Seals</w:t>
            </w:r>
          </w:p>
        </w:tc>
        <w:tc>
          <w:tcPr>
            <w:tcW w:w="709" w:type="dxa"/>
          </w:tcPr>
          <w:p w14:paraId="03861B7E" w14:textId="30A0B431" w:rsidR="00164D99" w:rsidRPr="00056AF8" w:rsidDel="0014721B" w:rsidRDefault="00164D99" w:rsidP="00164D99">
            <w:pPr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056AF8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ND</w:t>
            </w:r>
          </w:p>
        </w:tc>
        <w:tc>
          <w:tcPr>
            <w:tcW w:w="710" w:type="dxa"/>
          </w:tcPr>
          <w:p w14:paraId="6B7C545D" w14:textId="0DB8FE70" w:rsidR="00164D99" w:rsidRPr="00056AF8" w:rsidDel="0014721B" w:rsidRDefault="00164D99" w:rsidP="00164D99">
            <w:pPr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056AF8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ND</w:t>
            </w:r>
          </w:p>
        </w:tc>
        <w:tc>
          <w:tcPr>
            <w:tcW w:w="709" w:type="dxa"/>
          </w:tcPr>
          <w:p w14:paraId="0A5C0D12" w14:textId="3166B1E3" w:rsidR="00164D99" w:rsidRPr="00056AF8" w:rsidDel="0014721B" w:rsidRDefault="00164D99" w:rsidP="00164D99">
            <w:pPr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056AF8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ND</w:t>
            </w:r>
          </w:p>
        </w:tc>
        <w:tc>
          <w:tcPr>
            <w:tcW w:w="710" w:type="dxa"/>
          </w:tcPr>
          <w:p w14:paraId="3CF16CB2" w14:textId="18390E55" w:rsidR="00164D99" w:rsidRPr="00056AF8" w:rsidDel="0014721B" w:rsidRDefault="00164D99" w:rsidP="00164D99">
            <w:pPr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056AF8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ND</w:t>
            </w:r>
          </w:p>
        </w:tc>
        <w:tc>
          <w:tcPr>
            <w:tcW w:w="709" w:type="dxa"/>
          </w:tcPr>
          <w:p w14:paraId="2750C4EE" w14:textId="5067BF3D" w:rsidR="00164D99" w:rsidRPr="00056AF8" w:rsidDel="0014721B" w:rsidRDefault="00164D99" w:rsidP="00164D99">
            <w:pPr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056AF8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ND</w:t>
            </w:r>
          </w:p>
        </w:tc>
        <w:tc>
          <w:tcPr>
            <w:tcW w:w="710" w:type="dxa"/>
          </w:tcPr>
          <w:p w14:paraId="31124642" w14:textId="70B768D9" w:rsidR="00164D99" w:rsidRPr="00056AF8" w:rsidDel="0014721B" w:rsidRDefault="00164D99" w:rsidP="00164D99">
            <w:pPr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056AF8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ND</w:t>
            </w:r>
          </w:p>
        </w:tc>
        <w:tc>
          <w:tcPr>
            <w:tcW w:w="709" w:type="dxa"/>
            <w:noWrap/>
          </w:tcPr>
          <w:p w14:paraId="3E528F2B" w14:textId="320FB6BF" w:rsidR="00164D99" w:rsidRPr="00056AF8" w:rsidRDefault="00164D99" w:rsidP="00164D99">
            <w:pPr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056AF8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ND</w:t>
            </w:r>
          </w:p>
        </w:tc>
        <w:tc>
          <w:tcPr>
            <w:tcW w:w="710" w:type="dxa"/>
            <w:noWrap/>
          </w:tcPr>
          <w:p w14:paraId="004B4522" w14:textId="1FE28445" w:rsidR="00164D99" w:rsidRPr="00056AF8" w:rsidRDefault="00164D99" w:rsidP="00164D99">
            <w:pPr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056AF8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ND</w:t>
            </w:r>
          </w:p>
        </w:tc>
        <w:tc>
          <w:tcPr>
            <w:tcW w:w="709" w:type="dxa"/>
            <w:noWrap/>
          </w:tcPr>
          <w:p w14:paraId="62A7DB07" w14:textId="4FF91E76" w:rsidR="00164D99" w:rsidRPr="00056AF8" w:rsidRDefault="00164D99" w:rsidP="00164D99">
            <w:pPr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056AF8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8</w:t>
            </w:r>
          </w:p>
        </w:tc>
        <w:tc>
          <w:tcPr>
            <w:tcW w:w="710" w:type="dxa"/>
            <w:noWrap/>
          </w:tcPr>
          <w:p w14:paraId="5C8A85CB" w14:textId="23127514" w:rsidR="00164D99" w:rsidRPr="00056AF8" w:rsidRDefault="00164D99" w:rsidP="00164D99">
            <w:pPr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056AF8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70</w:t>
            </w:r>
          </w:p>
        </w:tc>
        <w:tc>
          <w:tcPr>
            <w:tcW w:w="709" w:type="dxa"/>
            <w:noWrap/>
            <w:hideMark/>
          </w:tcPr>
          <w:p w14:paraId="493B9456" w14:textId="16223C70" w:rsidR="00164D99" w:rsidRPr="00056AF8" w:rsidRDefault="00164D99" w:rsidP="00164D99">
            <w:pPr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056AF8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14</w:t>
            </w:r>
          </w:p>
        </w:tc>
        <w:tc>
          <w:tcPr>
            <w:tcW w:w="710" w:type="dxa"/>
            <w:noWrap/>
            <w:hideMark/>
          </w:tcPr>
          <w:p w14:paraId="0DB68E0C" w14:textId="3A7542B2" w:rsidR="00164D99" w:rsidRPr="00056AF8" w:rsidRDefault="00164D99" w:rsidP="00164D99">
            <w:pPr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056AF8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92</w:t>
            </w:r>
          </w:p>
        </w:tc>
      </w:tr>
      <w:tr w:rsidR="00164D99" w:rsidRPr="00787F8E" w14:paraId="65027963" w14:textId="77777777" w:rsidTr="00056AF8">
        <w:trPr>
          <w:trHeight w:val="308"/>
        </w:trPr>
        <w:tc>
          <w:tcPr>
            <w:tcW w:w="2087" w:type="dxa"/>
            <w:noWrap/>
            <w:hideMark/>
          </w:tcPr>
          <w:p w14:paraId="460F40E6" w14:textId="77777777" w:rsidR="00164D99" w:rsidRPr="00056AF8" w:rsidRDefault="00164D99" w:rsidP="00164D99">
            <w:pPr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056AF8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 </w:t>
            </w:r>
          </w:p>
        </w:tc>
        <w:tc>
          <w:tcPr>
            <w:tcW w:w="709" w:type="dxa"/>
          </w:tcPr>
          <w:p w14:paraId="5953F274" w14:textId="77777777" w:rsidR="00164D99" w:rsidRPr="00056AF8" w:rsidRDefault="00164D99" w:rsidP="00164D99">
            <w:pPr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</w:p>
        </w:tc>
        <w:tc>
          <w:tcPr>
            <w:tcW w:w="710" w:type="dxa"/>
          </w:tcPr>
          <w:p w14:paraId="02FFA66A" w14:textId="0FC024E4" w:rsidR="00164D99" w:rsidRPr="00056AF8" w:rsidRDefault="00164D99" w:rsidP="00164D99">
            <w:pPr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</w:p>
        </w:tc>
        <w:tc>
          <w:tcPr>
            <w:tcW w:w="709" w:type="dxa"/>
          </w:tcPr>
          <w:p w14:paraId="7183F043" w14:textId="15373BD9" w:rsidR="00164D99" w:rsidRPr="00056AF8" w:rsidRDefault="00164D99" w:rsidP="00164D99">
            <w:pPr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</w:p>
        </w:tc>
        <w:tc>
          <w:tcPr>
            <w:tcW w:w="710" w:type="dxa"/>
          </w:tcPr>
          <w:p w14:paraId="5CE6A605" w14:textId="4F4A53F6" w:rsidR="00164D99" w:rsidRPr="00056AF8" w:rsidRDefault="00164D99" w:rsidP="00164D99">
            <w:pPr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</w:p>
        </w:tc>
        <w:tc>
          <w:tcPr>
            <w:tcW w:w="709" w:type="dxa"/>
          </w:tcPr>
          <w:p w14:paraId="13871F10" w14:textId="77777777" w:rsidR="00164D99" w:rsidRPr="00056AF8" w:rsidRDefault="00164D99" w:rsidP="00164D99">
            <w:pPr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</w:p>
        </w:tc>
        <w:tc>
          <w:tcPr>
            <w:tcW w:w="710" w:type="dxa"/>
          </w:tcPr>
          <w:p w14:paraId="1AAAB88C" w14:textId="509587CA" w:rsidR="00164D99" w:rsidRPr="00056AF8" w:rsidRDefault="00164D99" w:rsidP="00164D99">
            <w:pPr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</w:p>
        </w:tc>
        <w:tc>
          <w:tcPr>
            <w:tcW w:w="709" w:type="dxa"/>
            <w:noWrap/>
            <w:hideMark/>
          </w:tcPr>
          <w:p w14:paraId="5239A147" w14:textId="035CD02B" w:rsidR="00164D99" w:rsidRPr="00056AF8" w:rsidRDefault="00164D99" w:rsidP="00164D99">
            <w:pPr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056AF8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 </w:t>
            </w:r>
          </w:p>
        </w:tc>
        <w:tc>
          <w:tcPr>
            <w:tcW w:w="710" w:type="dxa"/>
            <w:noWrap/>
            <w:hideMark/>
          </w:tcPr>
          <w:p w14:paraId="07ED05F3" w14:textId="77777777" w:rsidR="00164D99" w:rsidRPr="00056AF8" w:rsidRDefault="00164D99" w:rsidP="00164D99">
            <w:pPr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056AF8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 </w:t>
            </w:r>
          </w:p>
        </w:tc>
        <w:tc>
          <w:tcPr>
            <w:tcW w:w="709" w:type="dxa"/>
            <w:noWrap/>
            <w:hideMark/>
          </w:tcPr>
          <w:p w14:paraId="2B09F6FF" w14:textId="77777777" w:rsidR="00164D99" w:rsidRPr="00056AF8" w:rsidRDefault="00164D99" w:rsidP="00164D99">
            <w:pPr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056AF8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 </w:t>
            </w:r>
          </w:p>
        </w:tc>
        <w:tc>
          <w:tcPr>
            <w:tcW w:w="710" w:type="dxa"/>
            <w:noWrap/>
            <w:hideMark/>
          </w:tcPr>
          <w:p w14:paraId="3855658F" w14:textId="77777777" w:rsidR="00164D99" w:rsidRPr="00056AF8" w:rsidRDefault="00164D99" w:rsidP="00164D99">
            <w:pPr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056AF8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 </w:t>
            </w:r>
          </w:p>
        </w:tc>
        <w:tc>
          <w:tcPr>
            <w:tcW w:w="709" w:type="dxa"/>
            <w:noWrap/>
            <w:hideMark/>
          </w:tcPr>
          <w:p w14:paraId="3F25FF62" w14:textId="77777777" w:rsidR="00164D99" w:rsidRPr="00056AF8" w:rsidRDefault="00164D99" w:rsidP="00164D99">
            <w:pPr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056AF8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 </w:t>
            </w:r>
          </w:p>
        </w:tc>
        <w:tc>
          <w:tcPr>
            <w:tcW w:w="710" w:type="dxa"/>
            <w:noWrap/>
            <w:hideMark/>
          </w:tcPr>
          <w:p w14:paraId="2FC323AD" w14:textId="77777777" w:rsidR="00164D99" w:rsidRPr="00056AF8" w:rsidRDefault="00164D99" w:rsidP="00164D99">
            <w:pPr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056AF8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 </w:t>
            </w:r>
          </w:p>
        </w:tc>
      </w:tr>
      <w:tr w:rsidR="00164D99" w:rsidRPr="00787F8E" w14:paraId="775CE3C3" w14:textId="77777777" w:rsidTr="00056AF8">
        <w:trPr>
          <w:trHeight w:val="308"/>
        </w:trPr>
        <w:tc>
          <w:tcPr>
            <w:tcW w:w="2087" w:type="dxa"/>
            <w:noWrap/>
            <w:hideMark/>
          </w:tcPr>
          <w:p w14:paraId="2AF7BA16" w14:textId="088B3E11" w:rsidR="00164D99" w:rsidRPr="00056AF8" w:rsidRDefault="00AD2ADE" w:rsidP="00164D99">
            <w:pPr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</w:pPr>
            <w:r w:rsidRPr="00056AF8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  <w:t>RT-</w:t>
            </w:r>
            <w:r w:rsidR="00164D99" w:rsidRPr="00056AF8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  <w:t>PCR Tissues</w:t>
            </w:r>
          </w:p>
        </w:tc>
        <w:tc>
          <w:tcPr>
            <w:tcW w:w="709" w:type="dxa"/>
          </w:tcPr>
          <w:p w14:paraId="1D6035E6" w14:textId="77777777" w:rsidR="00164D99" w:rsidRPr="00056AF8" w:rsidRDefault="00164D99" w:rsidP="00164D99">
            <w:pPr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</w:pPr>
          </w:p>
        </w:tc>
        <w:tc>
          <w:tcPr>
            <w:tcW w:w="710" w:type="dxa"/>
          </w:tcPr>
          <w:p w14:paraId="22B84638" w14:textId="668D5E7E" w:rsidR="00164D99" w:rsidRPr="00056AF8" w:rsidRDefault="00164D99" w:rsidP="00164D99">
            <w:pPr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</w:pPr>
          </w:p>
        </w:tc>
        <w:tc>
          <w:tcPr>
            <w:tcW w:w="709" w:type="dxa"/>
          </w:tcPr>
          <w:p w14:paraId="743FD536" w14:textId="34FCEFEE" w:rsidR="00164D99" w:rsidRPr="00056AF8" w:rsidRDefault="00164D99" w:rsidP="00164D99">
            <w:pPr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</w:pPr>
          </w:p>
        </w:tc>
        <w:tc>
          <w:tcPr>
            <w:tcW w:w="710" w:type="dxa"/>
          </w:tcPr>
          <w:p w14:paraId="06EEAFA8" w14:textId="7A79FD72" w:rsidR="00164D99" w:rsidRPr="00056AF8" w:rsidRDefault="00164D99" w:rsidP="00164D99">
            <w:pPr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</w:pPr>
          </w:p>
        </w:tc>
        <w:tc>
          <w:tcPr>
            <w:tcW w:w="709" w:type="dxa"/>
          </w:tcPr>
          <w:p w14:paraId="63AC26EB" w14:textId="780BDF14" w:rsidR="00164D99" w:rsidRPr="00056AF8" w:rsidRDefault="00164D99" w:rsidP="00164D99">
            <w:pPr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</w:pPr>
          </w:p>
        </w:tc>
        <w:tc>
          <w:tcPr>
            <w:tcW w:w="710" w:type="dxa"/>
          </w:tcPr>
          <w:p w14:paraId="38DE3979" w14:textId="21F6118C" w:rsidR="00164D99" w:rsidRPr="00056AF8" w:rsidRDefault="00164D99" w:rsidP="00164D99">
            <w:pPr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</w:pPr>
          </w:p>
        </w:tc>
        <w:tc>
          <w:tcPr>
            <w:tcW w:w="709" w:type="dxa"/>
            <w:noWrap/>
          </w:tcPr>
          <w:p w14:paraId="7CAA9FC7" w14:textId="3F8C6E5F" w:rsidR="00164D99" w:rsidRPr="00056AF8" w:rsidRDefault="00164D99" w:rsidP="00164D99">
            <w:pPr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</w:pPr>
          </w:p>
        </w:tc>
        <w:tc>
          <w:tcPr>
            <w:tcW w:w="710" w:type="dxa"/>
            <w:noWrap/>
          </w:tcPr>
          <w:p w14:paraId="38C08191" w14:textId="097305D6" w:rsidR="00164D99" w:rsidRPr="00056AF8" w:rsidRDefault="00164D99" w:rsidP="00164D99">
            <w:pPr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</w:pPr>
          </w:p>
        </w:tc>
        <w:tc>
          <w:tcPr>
            <w:tcW w:w="709" w:type="dxa"/>
            <w:noWrap/>
          </w:tcPr>
          <w:p w14:paraId="4C375D49" w14:textId="1CB3959F" w:rsidR="00164D99" w:rsidRPr="00056AF8" w:rsidRDefault="00164D99" w:rsidP="00164D99">
            <w:pPr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</w:pPr>
          </w:p>
        </w:tc>
        <w:tc>
          <w:tcPr>
            <w:tcW w:w="710" w:type="dxa"/>
            <w:noWrap/>
          </w:tcPr>
          <w:p w14:paraId="0302898C" w14:textId="307FB50D" w:rsidR="00164D99" w:rsidRPr="00056AF8" w:rsidRDefault="00164D99" w:rsidP="00164D99">
            <w:pPr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</w:pPr>
          </w:p>
        </w:tc>
        <w:tc>
          <w:tcPr>
            <w:tcW w:w="709" w:type="dxa"/>
            <w:noWrap/>
          </w:tcPr>
          <w:p w14:paraId="1363730A" w14:textId="2E5187B8" w:rsidR="00164D99" w:rsidRPr="00056AF8" w:rsidRDefault="00164D99" w:rsidP="00164D99">
            <w:pPr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</w:pPr>
          </w:p>
        </w:tc>
        <w:tc>
          <w:tcPr>
            <w:tcW w:w="710" w:type="dxa"/>
            <w:noWrap/>
          </w:tcPr>
          <w:p w14:paraId="6940FC6E" w14:textId="08D06913" w:rsidR="00164D99" w:rsidRPr="00056AF8" w:rsidRDefault="00164D99" w:rsidP="00164D99">
            <w:pPr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</w:pPr>
          </w:p>
        </w:tc>
      </w:tr>
      <w:tr w:rsidR="00164D99" w:rsidRPr="00787F8E" w14:paraId="2D1A35D7" w14:textId="77777777" w:rsidTr="00056AF8">
        <w:trPr>
          <w:trHeight w:val="308"/>
        </w:trPr>
        <w:tc>
          <w:tcPr>
            <w:tcW w:w="2087" w:type="dxa"/>
            <w:noWrap/>
            <w:hideMark/>
          </w:tcPr>
          <w:p w14:paraId="419AB0F1" w14:textId="77777777" w:rsidR="00164D99" w:rsidRPr="00056AF8" w:rsidRDefault="00164D99" w:rsidP="00164D99">
            <w:pPr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056AF8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Stranded Harbor Seals</w:t>
            </w:r>
          </w:p>
        </w:tc>
        <w:tc>
          <w:tcPr>
            <w:tcW w:w="709" w:type="dxa"/>
          </w:tcPr>
          <w:p w14:paraId="225C311E" w14:textId="1C8D168E" w:rsidR="00164D99" w:rsidRPr="00056AF8" w:rsidRDefault="00164D99" w:rsidP="00164D99">
            <w:pPr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056AF8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ND</w:t>
            </w:r>
          </w:p>
        </w:tc>
        <w:tc>
          <w:tcPr>
            <w:tcW w:w="710" w:type="dxa"/>
          </w:tcPr>
          <w:p w14:paraId="1CA50F11" w14:textId="448AE655" w:rsidR="00164D99" w:rsidRPr="00056AF8" w:rsidRDefault="00164D99" w:rsidP="00164D99">
            <w:pPr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056AF8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1</w:t>
            </w:r>
          </w:p>
        </w:tc>
        <w:tc>
          <w:tcPr>
            <w:tcW w:w="709" w:type="dxa"/>
          </w:tcPr>
          <w:p w14:paraId="603814BB" w14:textId="1FB32851" w:rsidR="00164D99" w:rsidRPr="00056AF8" w:rsidRDefault="00164D99" w:rsidP="00164D99">
            <w:pPr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056AF8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2</w:t>
            </w:r>
          </w:p>
        </w:tc>
        <w:tc>
          <w:tcPr>
            <w:tcW w:w="710" w:type="dxa"/>
          </w:tcPr>
          <w:p w14:paraId="5055988E" w14:textId="371E724F" w:rsidR="00164D99" w:rsidRPr="00056AF8" w:rsidRDefault="00164D99" w:rsidP="00164D99">
            <w:pPr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056AF8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2</w:t>
            </w:r>
          </w:p>
        </w:tc>
        <w:tc>
          <w:tcPr>
            <w:tcW w:w="709" w:type="dxa"/>
          </w:tcPr>
          <w:p w14:paraId="53AD5C40" w14:textId="26141419" w:rsidR="00164D99" w:rsidRPr="00056AF8" w:rsidRDefault="00164D99" w:rsidP="00164D99">
            <w:pPr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056AF8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0</w:t>
            </w:r>
          </w:p>
        </w:tc>
        <w:tc>
          <w:tcPr>
            <w:tcW w:w="710" w:type="dxa"/>
          </w:tcPr>
          <w:p w14:paraId="4D15EA15" w14:textId="6B53BCED" w:rsidR="00164D99" w:rsidRPr="00056AF8" w:rsidRDefault="00164D99" w:rsidP="00164D99">
            <w:pPr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056AF8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2</w:t>
            </w:r>
          </w:p>
        </w:tc>
        <w:tc>
          <w:tcPr>
            <w:tcW w:w="709" w:type="dxa"/>
            <w:noWrap/>
          </w:tcPr>
          <w:p w14:paraId="6682E630" w14:textId="3E5BBF77" w:rsidR="00164D99" w:rsidRPr="00056AF8" w:rsidRDefault="00164D99" w:rsidP="00164D99">
            <w:pPr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056AF8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ND</w:t>
            </w:r>
          </w:p>
        </w:tc>
        <w:tc>
          <w:tcPr>
            <w:tcW w:w="710" w:type="dxa"/>
            <w:noWrap/>
          </w:tcPr>
          <w:p w14:paraId="46C5BB12" w14:textId="60CD0F98" w:rsidR="00164D99" w:rsidRPr="00056AF8" w:rsidRDefault="00164D99" w:rsidP="00164D99">
            <w:pPr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056AF8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ND</w:t>
            </w:r>
          </w:p>
        </w:tc>
        <w:tc>
          <w:tcPr>
            <w:tcW w:w="709" w:type="dxa"/>
            <w:noWrap/>
          </w:tcPr>
          <w:p w14:paraId="2AA67024" w14:textId="35DC327B" w:rsidR="00164D99" w:rsidRPr="00056AF8" w:rsidRDefault="00164D99" w:rsidP="00164D99">
            <w:pPr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056AF8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5</w:t>
            </w:r>
          </w:p>
        </w:tc>
        <w:tc>
          <w:tcPr>
            <w:tcW w:w="710" w:type="dxa"/>
            <w:noWrap/>
          </w:tcPr>
          <w:p w14:paraId="4E28DD4F" w14:textId="5B89609D" w:rsidR="00164D99" w:rsidRPr="00056AF8" w:rsidRDefault="00164D99" w:rsidP="00164D99">
            <w:pPr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056AF8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ND</w:t>
            </w:r>
          </w:p>
        </w:tc>
        <w:tc>
          <w:tcPr>
            <w:tcW w:w="709" w:type="dxa"/>
            <w:noWrap/>
          </w:tcPr>
          <w:p w14:paraId="10BEFD70" w14:textId="404C4F43" w:rsidR="00164D99" w:rsidRPr="00056AF8" w:rsidRDefault="00164D99" w:rsidP="00164D99">
            <w:pPr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056AF8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ND</w:t>
            </w:r>
          </w:p>
        </w:tc>
        <w:tc>
          <w:tcPr>
            <w:tcW w:w="710" w:type="dxa"/>
            <w:noWrap/>
          </w:tcPr>
          <w:p w14:paraId="0A0D6E15" w14:textId="4A898A37" w:rsidR="00164D99" w:rsidRPr="00056AF8" w:rsidRDefault="00164D99" w:rsidP="00164D99">
            <w:pPr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056AF8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12</w:t>
            </w:r>
          </w:p>
        </w:tc>
      </w:tr>
      <w:tr w:rsidR="00164D99" w:rsidRPr="00787F8E" w14:paraId="25A53862" w14:textId="77777777" w:rsidTr="00056AF8">
        <w:trPr>
          <w:trHeight w:val="308"/>
        </w:trPr>
        <w:tc>
          <w:tcPr>
            <w:tcW w:w="2087" w:type="dxa"/>
            <w:noWrap/>
            <w:hideMark/>
          </w:tcPr>
          <w:p w14:paraId="61904D8C" w14:textId="77777777" w:rsidR="00164D99" w:rsidRPr="00056AF8" w:rsidRDefault="00164D99" w:rsidP="00164D99">
            <w:pPr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056AF8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Stranded Grey Seals</w:t>
            </w:r>
          </w:p>
        </w:tc>
        <w:tc>
          <w:tcPr>
            <w:tcW w:w="709" w:type="dxa"/>
          </w:tcPr>
          <w:p w14:paraId="1A94922D" w14:textId="049E7396" w:rsidR="00164D99" w:rsidRPr="00056AF8" w:rsidRDefault="00164D99" w:rsidP="00164D99">
            <w:pPr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056AF8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ND</w:t>
            </w:r>
          </w:p>
        </w:tc>
        <w:tc>
          <w:tcPr>
            <w:tcW w:w="710" w:type="dxa"/>
          </w:tcPr>
          <w:p w14:paraId="3E50BB5B" w14:textId="0683B2A2" w:rsidR="00164D99" w:rsidRPr="00056AF8" w:rsidRDefault="00164D99" w:rsidP="00164D99">
            <w:pPr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056AF8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1</w:t>
            </w:r>
          </w:p>
        </w:tc>
        <w:tc>
          <w:tcPr>
            <w:tcW w:w="709" w:type="dxa"/>
          </w:tcPr>
          <w:p w14:paraId="6A84421B" w14:textId="05689EF0" w:rsidR="00164D99" w:rsidRPr="00056AF8" w:rsidRDefault="00164D99" w:rsidP="00164D99">
            <w:pPr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056AF8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2</w:t>
            </w:r>
          </w:p>
        </w:tc>
        <w:tc>
          <w:tcPr>
            <w:tcW w:w="710" w:type="dxa"/>
          </w:tcPr>
          <w:p w14:paraId="3300C5D7" w14:textId="19A60580" w:rsidR="00164D99" w:rsidRPr="00056AF8" w:rsidRDefault="00164D99" w:rsidP="00164D99">
            <w:pPr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056AF8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1</w:t>
            </w:r>
          </w:p>
        </w:tc>
        <w:tc>
          <w:tcPr>
            <w:tcW w:w="709" w:type="dxa"/>
          </w:tcPr>
          <w:p w14:paraId="1EDDA0CD" w14:textId="112DCEB4" w:rsidR="00164D99" w:rsidRPr="00056AF8" w:rsidRDefault="00164D99" w:rsidP="00164D99">
            <w:pPr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056AF8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1</w:t>
            </w:r>
          </w:p>
        </w:tc>
        <w:tc>
          <w:tcPr>
            <w:tcW w:w="710" w:type="dxa"/>
          </w:tcPr>
          <w:p w14:paraId="195A8ECB" w14:textId="255F82A5" w:rsidR="00164D99" w:rsidRPr="00056AF8" w:rsidRDefault="00164D99" w:rsidP="00164D99">
            <w:pPr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056AF8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3</w:t>
            </w:r>
          </w:p>
        </w:tc>
        <w:tc>
          <w:tcPr>
            <w:tcW w:w="709" w:type="dxa"/>
            <w:noWrap/>
          </w:tcPr>
          <w:p w14:paraId="77FBE8E5" w14:textId="198847C2" w:rsidR="00164D99" w:rsidRPr="00056AF8" w:rsidRDefault="00164D99" w:rsidP="00164D99">
            <w:pPr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056AF8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ND</w:t>
            </w:r>
          </w:p>
        </w:tc>
        <w:tc>
          <w:tcPr>
            <w:tcW w:w="710" w:type="dxa"/>
            <w:noWrap/>
          </w:tcPr>
          <w:p w14:paraId="16228EC2" w14:textId="1C35A6E9" w:rsidR="00164D99" w:rsidRPr="00056AF8" w:rsidRDefault="00164D99" w:rsidP="00164D99">
            <w:pPr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056AF8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ND</w:t>
            </w:r>
          </w:p>
        </w:tc>
        <w:tc>
          <w:tcPr>
            <w:tcW w:w="709" w:type="dxa"/>
            <w:noWrap/>
          </w:tcPr>
          <w:p w14:paraId="46CB5BCD" w14:textId="5150EC6B" w:rsidR="00164D99" w:rsidRPr="00056AF8" w:rsidRDefault="00164D99" w:rsidP="00164D99">
            <w:pPr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056AF8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1</w:t>
            </w:r>
          </w:p>
        </w:tc>
        <w:tc>
          <w:tcPr>
            <w:tcW w:w="710" w:type="dxa"/>
            <w:noWrap/>
          </w:tcPr>
          <w:p w14:paraId="028DB193" w14:textId="288AB26B" w:rsidR="00164D99" w:rsidRPr="00056AF8" w:rsidRDefault="00164D99" w:rsidP="00164D99">
            <w:pPr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056AF8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ND</w:t>
            </w:r>
          </w:p>
        </w:tc>
        <w:tc>
          <w:tcPr>
            <w:tcW w:w="709" w:type="dxa"/>
            <w:noWrap/>
          </w:tcPr>
          <w:p w14:paraId="10E20FAC" w14:textId="6BEB7BC6" w:rsidR="00164D99" w:rsidRPr="00056AF8" w:rsidRDefault="00164D99" w:rsidP="00164D99">
            <w:pPr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056AF8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ND</w:t>
            </w:r>
          </w:p>
        </w:tc>
        <w:tc>
          <w:tcPr>
            <w:tcW w:w="710" w:type="dxa"/>
            <w:noWrap/>
          </w:tcPr>
          <w:p w14:paraId="4B8006F6" w14:textId="43F85104" w:rsidR="00164D99" w:rsidRPr="00056AF8" w:rsidRDefault="00164D99" w:rsidP="00164D99">
            <w:pPr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056AF8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9</w:t>
            </w:r>
          </w:p>
        </w:tc>
      </w:tr>
      <w:tr w:rsidR="00164D99" w:rsidRPr="00787F8E" w14:paraId="53867938" w14:textId="77777777" w:rsidTr="00056AF8">
        <w:trPr>
          <w:trHeight w:val="308"/>
        </w:trPr>
        <w:tc>
          <w:tcPr>
            <w:tcW w:w="2087" w:type="dxa"/>
            <w:noWrap/>
            <w:hideMark/>
          </w:tcPr>
          <w:p w14:paraId="6B555B88" w14:textId="77777777" w:rsidR="00164D99" w:rsidRPr="00056AF8" w:rsidRDefault="00164D99" w:rsidP="00164D99">
            <w:pPr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056AF8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 </w:t>
            </w:r>
          </w:p>
        </w:tc>
        <w:tc>
          <w:tcPr>
            <w:tcW w:w="709" w:type="dxa"/>
          </w:tcPr>
          <w:p w14:paraId="1DC868D8" w14:textId="77777777" w:rsidR="00164D99" w:rsidRPr="00056AF8" w:rsidRDefault="00164D99" w:rsidP="00164D99">
            <w:pPr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</w:p>
        </w:tc>
        <w:tc>
          <w:tcPr>
            <w:tcW w:w="710" w:type="dxa"/>
          </w:tcPr>
          <w:p w14:paraId="7F0C16FD" w14:textId="6D8B8DB6" w:rsidR="00164D99" w:rsidRPr="00056AF8" w:rsidRDefault="00164D99" w:rsidP="00164D99">
            <w:pPr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</w:p>
        </w:tc>
        <w:tc>
          <w:tcPr>
            <w:tcW w:w="709" w:type="dxa"/>
          </w:tcPr>
          <w:p w14:paraId="2FF8BAE1" w14:textId="21F64043" w:rsidR="00164D99" w:rsidRPr="00056AF8" w:rsidRDefault="00164D99" w:rsidP="00164D99">
            <w:pPr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</w:p>
        </w:tc>
        <w:tc>
          <w:tcPr>
            <w:tcW w:w="710" w:type="dxa"/>
          </w:tcPr>
          <w:p w14:paraId="5FE373D6" w14:textId="38EE7B30" w:rsidR="00164D99" w:rsidRPr="00056AF8" w:rsidRDefault="00164D99" w:rsidP="00164D99">
            <w:pPr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</w:p>
        </w:tc>
        <w:tc>
          <w:tcPr>
            <w:tcW w:w="709" w:type="dxa"/>
          </w:tcPr>
          <w:p w14:paraId="2C1CE94D" w14:textId="77777777" w:rsidR="00164D99" w:rsidRPr="00056AF8" w:rsidRDefault="00164D99" w:rsidP="00164D99">
            <w:pPr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</w:p>
        </w:tc>
        <w:tc>
          <w:tcPr>
            <w:tcW w:w="710" w:type="dxa"/>
          </w:tcPr>
          <w:p w14:paraId="47A04B5F" w14:textId="4574C7AC" w:rsidR="00164D99" w:rsidRPr="00056AF8" w:rsidRDefault="00164D99" w:rsidP="00164D99">
            <w:pPr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</w:p>
        </w:tc>
        <w:tc>
          <w:tcPr>
            <w:tcW w:w="709" w:type="dxa"/>
            <w:noWrap/>
            <w:hideMark/>
          </w:tcPr>
          <w:p w14:paraId="44A56B24" w14:textId="2C5157C1" w:rsidR="00164D99" w:rsidRPr="00056AF8" w:rsidRDefault="00164D99" w:rsidP="00164D99">
            <w:pPr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056AF8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 </w:t>
            </w:r>
          </w:p>
        </w:tc>
        <w:tc>
          <w:tcPr>
            <w:tcW w:w="710" w:type="dxa"/>
            <w:noWrap/>
            <w:hideMark/>
          </w:tcPr>
          <w:p w14:paraId="190C0BF0" w14:textId="77777777" w:rsidR="00164D99" w:rsidRPr="00056AF8" w:rsidRDefault="00164D99" w:rsidP="00164D99">
            <w:pPr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056AF8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 </w:t>
            </w:r>
          </w:p>
        </w:tc>
        <w:tc>
          <w:tcPr>
            <w:tcW w:w="709" w:type="dxa"/>
            <w:noWrap/>
            <w:hideMark/>
          </w:tcPr>
          <w:p w14:paraId="7E32B114" w14:textId="77777777" w:rsidR="00164D99" w:rsidRPr="00056AF8" w:rsidRDefault="00164D99" w:rsidP="00164D99">
            <w:pPr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056AF8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 </w:t>
            </w:r>
          </w:p>
        </w:tc>
        <w:tc>
          <w:tcPr>
            <w:tcW w:w="710" w:type="dxa"/>
            <w:noWrap/>
            <w:hideMark/>
          </w:tcPr>
          <w:p w14:paraId="79C043A0" w14:textId="77777777" w:rsidR="00164D99" w:rsidRPr="00056AF8" w:rsidRDefault="00164D99" w:rsidP="00164D99">
            <w:pPr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056AF8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 </w:t>
            </w:r>
          </w:p>
        </w:tc>
        <w:tc>
          <w:tcPr>
            <w:tcW w:w="709" w:type="dxa"/>
            <w:noWrap/>
            <w:hideMark/>
          </w:tcPr>
          <w:p w14:paraId="5FEF3899" w14:textId="77777777" w:rsidR="00164D99" w:rsidRPr="00056AF8" w:rsidRDefault="00164D99" w:rsidP="00164D99">
            <w:pPr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056AF8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 </w:t>
            </w:r>
          </w:p>
        </w:tc>
        <w:tc>
          <w:tcPr>
            <w:tcW w:w="710" w:type="dxa"/>
            <w:noWrap/>
            <w:hideMark/>
          </w:tcPr>
          <w:p w14:paraId="775B3FF0" w14:textId="77777777" w:rsidR="00164D99" w:rsidRPr="00056AF8" w:rsidRDefault="00164D99" w:rsidP="00164D99">
            <w:pPr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056AF8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 </w:t>
            </w:r>
          </w:p>
        </w:tc>
      </w:tr>
      <w:tr w:rsidR="00164D99" w:rsidRPr="00787F8E" w14:paraId="25895D0D" w14:textId="77777777" w:rsidTr="00056AF8">
        <w:trPr>
          <w:trHeight w:val="308"/>
        </w:trPr>
        <w:tc>
          <w:tcPr>
            <w:tcW w:w="2087" w:type="dxa"/>
            <w:noWrap/>
            <w:hideMark/>
          </w:tcPr>
          <w:p w14:paraId="68E530B6" w14:textId="77777777" w:rsidR="00164D99" w:rsidRPr="00056AF8" w:rsidRDefault="00164D99" w:rsidP="00164D99">
            <w:pPr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</w:pPr>
            <w:r w:rsidRPr="00056AF8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  <w:t>Serum for Serology</w:t>
            </w:r>
          </w:p>
        </w:tc>
        <w:tc>
          <w:tcPr>
            <w:tcW w:w="709" w:type="dxa"/>
          </w:tcPr>
          <w:p w14:paraId="1BECD6EE" w14:textId="24016A4F" w:rsidR="00164D99" w:rsidRPr="00056AF8" w:rsidRDefault="00164D99" w:rsidP="00164D99">
            <w:pPr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</w:pPr>
          </w:p>
        </w:tc>
        <w:tc>
          <w:tcPr>
            <w:tcW w:w="710" w:type="dxa"/>
          </w:tcPr>
          <w:p w14:paraId="20FC1E63" w14:textId="7C4952FB" w:rsidR="00164D99" w:rsidRPr="00056AF8" w:rsidRDefault="00164D99" w:rsidP="00164D99">
            <w:pPr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</w:pPr>
          </w:p>
        </w:tc>
        <w:tc>
          <w:tcPr>
            <w:tcW w:w="709" w:type="dxa"/>
          </w:tcPr>
          <w:p w14:paraId="71D188BE" w14:textId="10392B93" w:rsidR="00164D99" w:rsidRPr="00056AF8" w:rsidRDefault="00164D99" w:rsidP="00164D99">
            <w:pPr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</w:pPr>
          </w:p>
        </w:tc>
        <w:tc>
          <w:tcPr>
            <w:tcW w:w="710" w:type="dxa"/>
          </w:tcPr>
          <w:p w14:paraId="2B1A2A0A" w14:textId="321CA6D6" w:rsidR="00164D99" w:rsidRPr="00056AF8" w:rsidRDefault="00164D99" w:rsidP="00164D99">
            <w:pPr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</w:pPr>
          </w:p>
        </w:tc>
        <w:tc>
          <w:tcPr>
            <w:tcW w:w="709" w:type="dxa"/>
          </w:tcPr>
          <w:p w14:paraId="62C56CFE" w14:textId="77777777" w:rsidR="00164D99" w:rsidRPr="00056AF8" w:rsidRDefault="00164D99" w:rsidP="00164D99">
            <w:pPr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</w:pPr>
          </w:p>
        </w:tc>
        <w:tc>
          <w:tcPr>
            <w:tcW w:w="710" w:type="dxa"/>
          </w:tcPr>
          <w:p w14:paraId="0529AFF2" w14:textId="6C2F0450" w:rsidR="00164D99" w:rsidRPr="00056AF8" w:rsidRDefault="00164D99" w:rsidP="00164D99">
            <w:pPr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</w:pPr>
          </w:p>
        </w:tc>
        <w:tc>
          <w:tcPr>
            <w:tcW w:w="709" w:type="dxa"/>
            <w:noWrap/>
          </w:tcPr>
          <w:p w14:paraId="3B8A9F04" w14:textId="2848EA7C" w:rsidR="00164D99" w:rsidRPr="00056AF8" w:rsidRDefault="00164D99" w:rsidP="00164D99">
            <w:pPr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</w:pPr>
          </w:p>
        </w:tc>
        <w:tc>
          <w:tcPr>
            <w:tcW w:w="710" w:type="dxa"/>
            <w:noWrap/>
          </w:tcPr>
          <w:p w14:paraId="500341AE" w14:textId="10585D55" w:rsidR="00164D99" w:rsidRPr="00056AF8" w:rsidRDefault="00164D99" w:rsidP="00164D99">
            <w:pPr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</w:pPr>
          </w:p>
        </w:tc>
        <w:tc>
          <w:tcPr>
            <w:tcW w:w="709" w:type="dxa"/>
            <w:noWrap/>
          </w:tcPr>
          <w:p w14:paraId="27FB9943" w14:textId="290147E4" w:rsidR="00164D99" w:rsidRPr="00056AF8" w:rsidRDefault="00164D99" w:rsidP="00164D99">
            <w:pPr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</w:pPr>
          </w:p>
        </w:tc>
        <w:tc>
          <w:tcPr>
            <w:tcW w:w="710" w:type="dxa"/>
            <w:noWrap/>
          </w:tcPr>
          <w:p w14:paraId="7A336C23" w14:textId="312FD0A4" w:rsidR="00164D99" w:rsidRPr="00056AF8" w:rsidRDefault="00164D99" w:rsidP="00164D99">
            <w:pPr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</w:pPr>
          </w:p>
        </w:tc>
        <w:tc>
          <w:tcPr>
            <w:tcW w:w="709" w:type="dxa"/>
            <w:noWrap/>
          </w:tcPr>
          <w:p w14:paraId="21C881E3" w14:textId="1264031D" w:rsidR="00164D99" w:rsidRPr="00056AF8" w:rsidRDefault="00164D99" w:rsidP="00164D99">
            <w:pPr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</w:pPr>
          </w:p>
        </w:tc>
        <w:tc>
          <w:tcPr>
            <w:tcW w:w="710" w:type="dxa"/>
            <w:noWrap/>
          </w:tcPr>
          <w:p w14:paraId="242BAF05" w14:textId="21D839B7" w:rsidR="00164D99" w:rsidRPr="00056AF8" w:rsidRDefault="00164D99" w:rsidP="00164D99">
            <w:pPr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</w:p>
        </w:tc>
      </w:tr>
      <w:tr w:rsidR="00164D99" w:rsidRPr="00787F8E" w14:paraId="0F49B798" w14:textId="77777777" w:rsidTr="00056AF8">
        <w:trPr>
          <w:trHeight w:val="308"/>
        </w:trPr>
        <w:tc>
          <w:tcPr>
            <w:tcW w:w="2087" w:type="dxa"/>
            <w:noWrap/>
          </w:tcPr>
          <w:p w14:paraId="21C372DF" w14:textId="77777777" w:rsidR="00164D99" w:rsidRPr="00056AF8" w:rsidRDefault="00164D99" w:rsidP="00164D99">
            <w:pPr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056AF8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Wild Grey Seals</w:t>
            </w:r>
          </w:p>
        </w:tc>
        <w:tc>
          <w:tcPr>
            <w:tcW w:w="709" w:type="dxa"/>
          </w:tcPr>
          <w:p w14:paraId="1E4E2C26" w14:textId="3577E633" w:rsidR="00164D99" w:rsidRPr="00056AF8" w:rsidRDefault="00164D99" w:rsidP="00164D99">
            <w:pPr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056AF8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0</w:t>
            </w:r>
          </w:p>
        </w:tc>
        <w:tc>
          <w:tcPr>
            <w:tcW w:w="710" w:type="dxa"/>
          </w:tcPr>
          <w:p w14:paraId="76851D16" w14:textId="53C6F630" w:rsidR="00164D99" w:rsidRPr="00056AF8" w:rsidRDefault="00164D99" w:rsidP="00164D99">
            <w:pPr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056AF8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0</w:t>
            </w:r>
          </w:p>
        </w:tc>
        <w:tc>
          <w:tcPr>
            <w:tcW w:w="709" w:type="dxa"/>
          </w:tcPr>
          <w:p w14:paraId="26C08E90" w14:textId="12DF6A1B" w:rsidR="00164D99" w:rsidRPr="00056AF8" w:rsidRDefault="00164D99" w:rsidP="00164D99">
            <w:pPr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056AF8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0</w:t>
            </w:r>
          </w:p>
        </w:tc>
        <w:tc>
          <w:tcPr>
            <w:tcW w:w="710" w:type="dxa"/>
          </w:tcPr>
          <w:p w14:paraId="0CEA9BB9" w14:textId="1FF6390B" w:rsidR="00164D99" w:rsidRPr="00056AF8" w:rsidRDefault="00164D99" w:rsidP="00164D99">
            <w:pPr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056AF8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8</w:t>
            </w:r>
          </w:p>
        </w:tc>
        <w:tc>
          <w:tcPr>
            <w:tcW w:w="709" w:type="dxa"/>
          </w:tcPr>
          <w:p w14:paraId="6F8DDB3C" w14:textId="2615F07A" w:rsidR="00164D99" w:rsidRPr="00056AF8" w:rsidRDefault="00164D99" w:rsidP="00164D99">
            <w:pPr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056AF8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ND</w:t>
            </w:r>
          </w:p>
        </w:tc>
        <w:tc>
          <w:tcPr>
            <w:tcW w:w="710" w:type="dxa"/>
          </w:tcPr>
          <w:p w14:paraId="24D63781" w14:textId="385CFFAE" w:rsidR="00164D99" w:rsidRPr="00056AF8" w:rsidRDefault="00164D99" w:rsidP="00164D99">
            <w:pPr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056AF8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ND</w:t>
            </w:r>
          </w:p>
        </w:tc>
        <w:tc>
          <w:tcPr>
            <w:tcW w:w="709" w:type="dxa"/>
            <w:noWrap/>
          </w:tcPr>
          <w:p w14:paraId="621AA2DC" w14:textId="7F2AF493" w:rsidR="00164D99" w:rsidRPr="00056AF8" w:rsidDel="007F4AE5" w:rsidRDefault="00164D99" w:rsidP="00164D99">
            <w:pPr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056AF8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ND</w:t>
            </w:r>
          </w:p>
        </w:tc>
        <w:tc>
          <w:tcPr>
            <w:tcW w:w="710" w:type="dxa"/>
            <w:noWrap/>
          </w:tcPr>
          <w:p w14:paraId="32E6C78F" w14:textId="2DF5961A" w:rsidR="00164D99" w:rsidRPr="00056AF8" w:rsidDel="007F4AE5" w:rsidRDefault="00164D99" w:rsidP="00164D99">
            <w:pPr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056AF8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ND</w:t>
            </w:r>
          </w:p>
        </w:tc>
        <w:tc>
          <w:tcPr>
            <w:tcW w:w="709" w:type="dxa"/>
            <w:noWrap/>
          </w:tcPr>
          <w:p w14:paraId="5A829988" w14:textId="418C3019" w:rsidR="00164D99" w:rsidRPr="00056AF8" w:rsidDel="007F4AE5" w:rsidRDefault="00164D99" w:rsidP="00164D99">
            <w:pPr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056AF8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ND</w:t>
            </w:r>
          </w:p>
        </w:tc>
        <w:tc>
          <w:tcPr>
            <w:tcW w:w="710" w:type="dxa"/>
            <w:noWrap/>
          </w:tcPr>
          <w:p w14:paraId="5F48D56A" w14:textId="3A1E01F4" w:rsidR="00164D99" w:rsidRPr="00056AF8" w:rsidDel="007F4AE5" w:rsidRDefault="00164D99" w:rsidP="00164D99">
            <w:pPr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056AF8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ND</w:t>
            </w:r>
          </w:p>
        </w:tc>
        <w:tc>
          <w:tcPr>
            <w:tcW w:w="709" w:type="dxa"/>
            <w:noWrap/>
          </w:tcPr>
          <w:p w14:paraId="083029A4" w14:textId="2C3DC36F" w:rsidR="00164D99" w:rsidRPr="00056AF8" w:rsidRDefault="00164D99" w:rsidP="00164D99">
            <w:pPr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056AF8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ND</w:t>
            </w:r>
          </w:p>
        </w:tc>
        <w:tc>
          <w:tcPr>
            <w:tcW w:w="710" w:type="dxa"/>
            <w:noWrap/>
          </w:tcPr>
          <w:p w14:paraId="3ABA1BCC" w14:textId="29D796D3" w:rsidR="00164D99" w:rsidRPr="00056AF8" w:rsidRDefault="00164D99" w:rsidP="00164D99">
            <w:pPr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056AF8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8</w:t>
            </w:r>
          </w:p>
        </w:tc>
      </w:tr>
      <w:tr w:rsidR="00164D99" w:rsidRPr="00787F8E" w14:paraId="28D32D87" w14:textId="77777777" w:rsidTr="00056AF8">
        <w:trPr>
          <w:trHeight w:val="308"/>
        </w:trPr>
        <w:tc>
          <w:tcPr>
            <w:tcW w:w="2087" w:type="dxa"/>
            <w:noWrap/>
            <w:hideMark/>
          </w:tcPr>
          <w:p w14:paraId="1A150BE0" w14:textId="77777777" w:rsidR="00164D99" w:rsidRPr="00056AF8" w:rsidRDefault="00164D99" w:rsidP="00164D99">
            <w:pPr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056AF8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Stranded Harbor Seals</w:t>
            </w:r>
          </w:p>
        </w:tc>
        <w:tc>
          <w:tcPr>
            <w:tcW w:w="709" w:type="dxa"/>
          </w:tcPr>
          <w:p w14:paraId="05892BD4" w14:textId="43F72D6B" w:rsidR="00164D99" w:rsidRPr="00056AF8" w:rsidRDefault="00164D99" w:rsidP="00164D99">
            <w:pPr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056AF8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76</w:t>
            </w:r>
          </w:p>
        </w:tc>
        <w:tc>
          <w:tcPr>
            <w:tcW w:w="710" w:type="dxa"/>
          </w:tcPr>
          <w:p w14:paraId="544B9B5E" w14:textId="7C963437" w:rsidR="00164D99" w:rsidRPr="00056AF8" w:rsidRDefault="00164D99" w:rsidP="00164D99">
            <w:pPr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056AF8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69</w:t>
            </w:r>
          </w:p>
        </w:tc>
        <w:tc>
          <w:tcPr>
            <w:tcW w:w="709" w:type="dxa"/>
          </w:tcPr>
          <w:p w14:paraId="1792A483" w14:textId="295E13B9" w:rsidR="00164D99" w:rsidRPr="00056AF8" w:rsidRDefault="00164D99" w:rsidP="00164D99">
            <w:pPr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056AF8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65</w:t>
            </w:r>
          </w:p>
        </w:tc>
        <w:tc>
          <w:tcPr>
            <w:tcW w:w="710" w:type="dxa"/>
          </w:tcPr>
          <w:p w14:paraId="758405A0" w14:textId="19276FDC" w:rsidR="00164D99" w:rsidRPr="00056AF8" w:rsidRDefault="00164D99" w:rsidP="00164D99">
            <w:pPr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056AF8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6</w:t>
            </w:r>
          </w:p>
        </w:tc>
        <w:tc>
          <w:tcPr>
            <w:tcW w:w="709" w:type="dxa"/>
          </w:tcPr>
          <w:p w14:paraId="6B60CFA9" w14:textId="6CF55E6A" w:rsidR="00164D99" w:rsidRPr="00056AF8" w:rsidRDefault="00164D99" w:rsidP="00164D99">
            <w:pPr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056AF8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ND</w:t>
            </w:r>
          </w:p>
        </w:tc>
        <w:tc>
          <w:tcPr>
            <w:tcW w:w="710" w:type="dxa"/>
          </w:tcPr>
          <w:p w14:paraId="53FAE3CB" w14:textId="0E317A10" w:rsidR="00164D99" w:rsidRPr="00056AF8" w:rsidRDefault="00164D99" w:rsidP="00164D99">
            <w:pPr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056AF8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ND</w:t>
            </w:r>
          </w:p>
        </w:tc>
        <w:tc>
          <w:tcPr>
            <w:tcW w:w="709" w:type="dxa"/>
            <w:noWrap/>
          </w:tcPr>
          <w:p w14:paraId="3475590E" w14:textId="587F5256" w:rsidR="00164D99" w:rsidRPr="00056AF8" w:rsidRDefault="00164D99" w:rsidP="00164D99">
            <w:pPr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056AF8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ND</w:t>
            </w:r>
          </w:p>
        </w:tc>
        <w:tc>
          <w:tcPr>
            <w:tcW w:w="710" w:type="dxa"/>
            <w:noWrap/>
          </w:tcPr>
          <w:p w14:paraId="14E64F45" w14:textId="2786A55B" w:rsidR="00164D99" w:rsidRPr="00056AF8" w:rsidRDefault="00164D99" w:rsidP="00164D99">
            <w:pPr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056AF8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ND</w:t>
            </w:r>
          </w:p>
        </w:tc>
        <w:tc>
          <w:tcPr>
            <w:tcW w:w="709" w:type="dxa"/>
            <w:noWrap/>
          </w:tcPr>
          <w:p w14:paraId="627BD418" w14:textId="73824E0D" w:rsidR="00164D99" w:rsidRPr="00056AF8" w:rsidRDefault="00164D99" w:rsidP="00164D99">
            <w:pPr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056AF8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ND</w:t>
            </w:r>
          </w:p>
        </w:tc>
        <w:tc>
          <w:tcPr>
            <w:tcW w:w="710" w:type="dxa"/>
            <w:noWrap/>
          </w:tcPr>
          <w:p w14:paraId="4384883E" w14:textId="68F93930" w:rsidR="00164D99" w:rsidRPr="00056AF8" w:rsidRDefault="00164D99" w:rsidP="00164D99">
            <w:pPr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056AF8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ND</w:t>
            </w:r>
          </w:p>
        </w:tc>
        <w:tc>
          <w:tcPr>
            <w:tcW w:w="709" w:type="dxa"/>
            <w:noWrap/>
          </w:tcPr>
          <w:p w14:paraId="4E6B7F19" w14:textId="3C13D901" w:rsidR="00164D99" w:rsidRPr="00056AF8" w:rsidRDefault="00164D99" w:rsidP="00164D99">
            <w:pPr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056AF8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ND</w:t>
            </w:r>
          </w:p>
        </w:tc>
        <w:tc>
          <w:tcPr>
            <w:tcW w:w="710" w:type="dxa"/>
            <w:noWrap/>
            <w:hideMark/>
          </w:tcPr>
          <w:p w14:paraId="0CF7D45A" w14:textId="6078CAC9" w:rsidR="00164D99" w:rsidRPr="00056AF8" w:rsidRDefault="00164D99" w:rsidP="00164D99">
            <w:pPr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056AF8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216</w:t>
            </w:r>
          </w:p>
        </w:tc>
      </w:tr>
      <w:tr w:rsidR="00164D99" w:rsidRPr="00787F8E" w14:paraId="3ABBCDE4" w14:textId="77777777" w:rsidTr="00056AF8">
        <w:trPr>
          <w:trHeight w:val="308"/>
        </w:trPr>
        <w:tc>
          <w:tcPr>
            <w:tcW w:w="2087" w:type="dxa"/>
            <w:noWrap/>
            <w:hideMark/>
          </w:tcPr>
          <w:p w14:paraId="48866950" w14:textId="77777777" w:rsidR="00164D99" w:rsidRPr="00056AF8" w:rsidRDefault="00164D99" w:rsidP="00164D99">
            <w:pPr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056AF8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Stranded Grey Seals</w:t>
            </w:r>
          </w:p>
        </w:tc>
        <w:tc>
          <w:tcPr>
            <w:tcW w:w="709" w:type="dxa"/>
          </w:tcPr>
          <w:p w14:paraId="44446892" w14:textId="18FB019F" w:rsidR="00164D99" w:rsidRPr="00056AF8" w:rsidRDefault="00164D99" w:rsidP="00164D99">
            <w:pPr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056AF8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3</w:t>
            </w:r>
          </w:p>
        </w:tc>
        <w:tc>
          <w:tcPr>
            <w:tcW w:w="710" w:type="dxa"/>
          </w:tcPr>
          <w:p w14:paraId="1C381F71" w14:textId="7079FB2A" w:rsidR="00164D99" w:rsidRPr="00056AF8" w:rsidRDefault="00164D99" w:rsidP="00164D99">
            <w:pPr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056AF8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9</w:t>
            </w:r>
          </w:p>
        </w:tc>
        <w:tc>
          <w:tcPr>
            <w:tcW w:w="709" w:type="dxa"/>
          </w:tcPr>
          <w:p w14:paraId="64411BBC" w14:textId="12A56243" w:rsidR="00164D99" w:rsidRPr="00056AF8" w:rsidRDefault="00164D99" w:rsidP="00164D99">
            <w:pPr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056AF8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5</w:t>
            </w:r>
          </w:p>
        </w:tc>
        <w:tc>
          <w:tcPr>
            <w:tcW w:w="710" w:type="dxa"/>
          </w:tcPr>
          <w:p w14:paraId="68C70C3F" w14:textId="6DB75C4F" w:rsidR="00164D99" w:rsidRPr="00056AF8" w:rsidRDefault="00164D99" w:rsidP="00164D99">
            <w:pPr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056AF8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12</w:t>
            </w:r>
          </w:p>
        </w:tc>
        <w:tc>
          <w:tcPr>
            <w:tcW w:w="709" w:type="dxa"/>
          </w:tcPr>
          <w:p w14:paraId="5CEA7EC9" w14:textId="676907D9" w:rsidR="00164D99" w:rsidRPr="00056AF8" w:rsidRDefault="00164D99" w:rsidP="00164D99">
            <w:pPr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056AF8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ND</w:t>
            </w:r>
          </w:p>
        </w:tc>
        <w:tc>
          <w:tcPr>
            <w:tcW w:w="710" w:type="dxa"/>
          </w:tcPr>
          <w:p w14:paraId="6C6D5B02" w14:textId="303C2359" w:rsidR="00164D99" w:rsidRPr="00056AF8" w:rsidRDefault="00164D99" w:rsidP="00164D99">
            <w:pPr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056AF8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ND</w:t>
            </w:r>
          </w:p>
        </w:tc>
        <w:tc>
          <w:tcPr>
            <w:tcW w:w="709" w:type="dxa"/>
            <w:noWrap/>
          </w:tcPr>
          <w:p w14:paraId="6782F0A9" w14:textId="15086F8B" w:rsidR="00164D99" w:rsidRPr="00056AF8" w:rsidRDefault="00164D99" w:rsidP="00164D99">
            <w:pPr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056AF8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ND</w:t>
            </w:r>
          </w:p>
        </w:tc>
        <w:tc>
          <w:tcPr>
            <w:tcW w:w="710" w:type="dxa"/>
            <w:noWrap/>
          </w:tcPr>
          <w:p w14:paraId="255771FE" w14:textId="7FABD7E5" w:rsidR="00164D99" w:rsidRPr="00056AF8" w:rsidRDefault="00164D99" w:rsidP="00164D99">
            <w:pPr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056AF8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ND</w:t>
            </w:r>
          </w:p>
        </w:tc>
        <w:tc>
          <w:tcPr>
            <w:tcW w:w="709" w:type="dxa"/>
            <w:noWrap/>
          </w:tcPr>
          <w:p w14:paraId="26BCD4A6" w14:textId="7E86796E" w:rsidR="00164D99" w:rsidRPr="00056AF8" w:rsidRDefault="00164D99" w:rsidP="00164D99">
            <w:pPr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056AF8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ND</w:t>
            </w:r>
          </w:p>
        </w:tc>
        <w:tc>
          <w:tcPr>
            <w:tcW w:w="710" w:type="dxa"/>
            <w:noWrap/>
          </w:tcPr>
          <w:p w14:paraId="3536A0B3" w14:textId="07ED59F0" w:rsidR="00164D99" w:rsidRPr="00056AF8" w:rsidRDefault="00164D99" w:rsidP="00164D99">
            <w:pPr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056AF8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ND</w:t>
            </w:r>
          </w:p>
        </w:tc>
        <w:tc>
          <w:tcPr>
            <w:tcW w:w="709" w:type="dxa"/>
            <w:noWrap/>
          </w:tcPr>
          <w:p w14:paraId="0BBFB5F1" w14:textId="37A01219" w:rsidR="00164D99" w:rsidRPr="00056AF8" w:rsidRDefault="00164D99" w:rsidP="00164D99">
            <w:pPr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056AF8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ND</w:t>
            </w:r>
          </w:p>
        </w:tc>
        <w:tc>
          <w:tcPr>
            <w:tcW w:w="710" w:type="dxa"/>
            <w:noWrap/>
            <w:hideMark/>
          </w:tcPr>
          <w:p w14:paraId="54B399E5" w14:textId="12E30E9E" w:rsidR="00164D99" w:rsidRPr="00056AF8" w:rsidRDefault="00164D99" w:rsidP="00164D99">
            <w:pPr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056AF8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29</w:t>
            </w:r>
          </w:p>
        </w:tc>
      </w:tr>
      <w:tr w:rsidR="00164D99" w:rsidRPr="00787F8E" w14:paraId="41E39DAD" w14:textId="77777777" w:rsidTr="00056AF8">
        <w:trPr>
          <w:trHeight w:val="308"/>
        </w:trPr>
        <w:tc>
          <w:tcPr>
            <w:tcW w:w="2087" w:type="dxa"/>
            <w:noWrap/>
            <w:hideMark/>
          </w:tcPr>
          <w:p w14:paraId="51D67307" w14:textId="77777777" w:rsidR="00164D99" w:rsidRPr="00056AF8" w:rsidRDefault="00164D99" w:rsidP="00164D99">
            <w:pPr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056AF8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Stranded Harp Seals</w:t>
            </w:r>
          </w:p>
        </w:tc>
        <w:tc>
          <w:tcPr>
            <w:tcW w:w="709" w:type="dxa"/>
          </w:tcPr>
          <w:p w14:paraId="4F19D81A" w14:textId="2E5D36D7" w:rsidR="00164D99" w:rsidRPr="00056AF8" w:rsidRDefault="00164D99" w:rsidP="00164D99">
            <w:pPr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056AF8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15</w:t>
            </w:r>
          </w:p>
        </w:tc>
        <w:tc>
          <w:tcPr>
            <w:tcW w:w="710" w:type="dxa"/>
          </w:tcPr>
          <w:p w14:paraId="168793D1" w14:textId="490D9E90" w:rsidR="00164D99" w:rsidRPr="00056AF8" w:rsidRDefault="00164D99" w:rsidP="00164D99">
            <w:pPr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056AF8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12</w:t>
            </w:r>
          </w:p>
        </w:tc>
        <w:tc>
          <w:tcPr>
            <w:tcW w:w="709" w:type="dxa"/>
          </w:tcPr>
          <w:p w14:paraId="7D632BF4" w14:textId="2A88C697" w:rsidR="00164D99" w:rsidRPr="00056AF8" w:rsidRDefault="00164D99" w:rsidP="00164D99">
            <w:pPr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056AF8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0</w:t>
            </w:r>
          </w:p>
        </w:tc>
        <w:tc>
          <w:tcPr>
            <w:tcW w:w="710" w:type="dxa"/>
          </w:tcPr>
          <w:p w14:paraId="7283A423" w14:textId="5C37653F" w:rsidR="00164D99" w:rsidRPr="00056AF8" w:rsidRDefault="00164D99" w:rsidP="00164D99">
            <w:pPr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056AF8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3</w:t>
            </w:r>
          </w:p>
        </w:tc>
        <w:tc>
          <w:tcPr>
            <w:tcW w:w="709" w:type="dxa"/>
          </w:tcPr>
          <w:p w14:paraId="708046CC" w14:textId="506E8D28" w:rsidR="00164D99" w:rsidRPr="00056AF8" w:rsidRDefault="00164D99" w:rsidP="00164D99">
            <w:pPr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056AF8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ND</w:t>
            </w:r>
          </w:p>
        </w:tc>
        <w:tc>
          <w:tcPr>
            <w:tcW w:w="710" w:type="dxa"/>
          </w:tcPr>
          <w:p w14:paraId="279E3625" w14:textId="3304E103" w:rsidR="00164D99" w:rsidRPr="00056AF8" w:rsidRDefault="00164D99" w:rsidP="00164D99">
            <w:pPr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056AF8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ND</w:t>
            </w:r>
          </w:p>
        </w:tc>
        <w:tc>
          <w:tcPr>
            <w:tcW w:w="709" w:type="dxa"/>
            <w:noWrap/>
          </w:tcPr>
          <w:p w14:paraId="2B07AD29" w14:textId="2BB48C75" w:rsidR="00164D99" w:rsidRPr="00056AF8" w:rsidRDefault="00164D99" w:rsidP="00164D99">
            <w:pPr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056AF8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ND</w:t>
            </w:r>
          </w:p>
        </w:tc>
        <w:tc>
          <w:tcPr>
            <w:tcW w:w="710" w:type="dxa"/>
            <w:noWrap/>
          </w:tcPr>
          <w:p w14:paraId="608ABAA9" w14:textId="487D1BCD" w:rsidR="00164D99" w:rsidRPr="00056AF8" w:rsidRDefault="00164D99" w:rsidP="00164D99">
            <w:pPr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056AF8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ND</w:t>
            </w:r>
          </w:p>
        </w:tc>
        <w:tc>
          <w:tcPr>
            <w:tcW w:w="709" w:type="dxa"/>
            <w:noWrap/>
          </w:tcPr>
          <w:p w14:paraId="4527CB26" w14:textId="02A06344" w:rsidR="00164D99" w:rsidRPr="00056AF8" w:rsidRDefault="00164D99" w:rsidP="00164D99">
            <w:pPr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056AF8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ND</w:t>
            </w:r>
          </w:p>
        </w:tc>
        <w:tc>
          <w:tcPr>
            <w:tcW w:w="710" w:type="dxa"/>
            <w:noWrap/>
          </w:tcPr>
          <w:p w14:paraId="22A93DE8" w14:textId="5E0CC85F" w:rsidR="00164D99" w:rsidRPr="00056AF8" w:rsidRDefault="00164D99" w:rsidP="00164D99">
            <w:pPr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056AF8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ND</w:t>
            </w:r>
          </w:p>
        </w:tc>
        <w:tc>
          <w:tcPr>
            <w:tcW w:w="709" w:type="dxa"/>
            <w:noWrap/>
          </w:tcPr>
          <w:p w14:paraId="51B8C399" w14:textId="2B6FC5D9" w:rsidR="00164D99" w:rsidRPr="00056AF8" w:rsidRDefault="00164D99" w:rsidP="00164D99">
            <w:pPr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056AF8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ND</w:t>
            </w:r>
          </w:p>
        </w:tc>
        <w:tc>
          <w:tcPr>
            <w:tcW w:w="710" w:type="dxa"/>
            <w:noWrap/>
            <w:hideMark/>
          </w:tcPr>
          <w:p w14:paraId="3834A803" w14:textId="7A05DE6F" w:rsidR="00164D99" w:rsidRPr="00056AF8" w:rsidRDefault="00164D99" w:rsidP="00164D99">
            <w:pPr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056AF8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30</w:t>
            </w:r>
          </w:p>
        </w:tc>
      </w:tr>
    </w:tbl>
    <w:p w14:paraId="3B3C2513" w14:textId="4FD35923" w:rsidR="008D204C" w:rsidRPr="00056AF8" w:rsidRDefault="00787F8E" w:rsidP="008D204C">
      <w:pPr>
        <w:spacing w:line="480" w:lineRule="auto"/>
        <w:rPr>
          <w:sz w:val="20"/>
          <w:szCs w:val="20"/>
        </w:rPr>
      </w:pPr>
      <w:r>
        <w:rPr>
          <w:sz w:val="20"/>
          <w:szCs w:val="20"/>
        </w:rPr>
        <w:t xml:space="preserve">   </w:t>
      </w:r>
      <w:r w:rsidR="00AD2ADE" w:rsidRPr="00056AF8">
        <w:rPr>
          <w:sz w:val="20"/>
          <w:szCs w:val="20"/>
        </w:rPr>
        <w:t>ND = not done</w:t>
      </w:r>
    </w:p>
    <w:p w14:paraId="0D67234C" w14:textId="5C25FA88" w:rsidR="008D204C" w:rsidRDefault="008D204C" w:rsidP="008D204C">
      <w:pPr>
        <w:spacing w:line="480" w:lineRule="auto"/>
      </w:pPr>
      <w:r>
        <w:br w:type="page"/>
      </w:r>
    </w:p>
    <w:p w14:paraId="51B34D54" w14:textId="1999AF41" w:rsidR="008D204C" w:rsidRDefault="008D204C" w:rsidP="008D204C">
      <w:r>
        <w:lastRenderedPageBreak/>
        <w:t xml:space="preserve">Supplemental Table </w:t>
      </w:r>
      <w:r w:rsidR="008F3113">
        <w:t>2</w:t>
      </w:r>
    </w:p>
    <w:p w14:paraId="753065A6" w14:textId="24961D4A" w:rsidR="00800FED" w:rsidRDefault="00800FED" w:rsidP="00800FED">
      <w:r>
        <w:t>Tree and clock model fit comparison using BEAST</w:t>
      </w:r>
    </w:p>
    <w:p w14:paraId="2E6588FA" w14:textId="77777777" w:rsidR="00800FED" w:rsidRPr="009D1674" w:rsidRDefault="00800FED" w:rsidP="00056AF8"/>
    <w:tbl>
      <w:tblPr>
        <w:tblW w:w="5509" w:type="dxa"/>
        <w:tblInd w:w="775" w:type="dxa"/>
        <w:tblLook w:val="04A0" w:firstRow="1" w:lastRow="0" w:firstColumn="1" w:lastColumn="0" w:noHBand="0" w:noVBand="1"/>
      </w:tblPr>
      <w:tblGrid>
        <w:gridCol w:w="2242"/>
        <w:gridCol w:w="1031"/>
        <w:gridCol w:w="1118"/>
        <w:gridCol w:w="1118"/>
      </w:tblGrid>
      <w:tr w:rsidR="00821C51" w:rsidRPr="00B94B96" w14:paraId="25C46828" w14:textId="77777777" w:rsidTr="00821C51">
        <w:trPr>
          <w:trHeight w:val="345"/>
        </w:trPr>
        <w:tc>
          <w:tcPr>
            <w:tcW w:w="224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C4A0001" w14:textId="77777777" w:rsidR="00821C51" w:rsidRPr="00B94B96" w:rsidRDefault="00821C51" w:rsidP="00705E09">
            <w:pPr>
              <w:rPr>
                <w:rFonts w:ascii="Calibri" w:eastAsia="Times New Roman" w:hAnsi="Calibri" w:cs="Calibri"/>
                <w:color w:val="000000"/>
              </w:rPr>
            </w:pPr>
            <w:r w:rsidRPr="00B94B96">
              <w:rPr>
                <w:rFonts w:ascii="Calibri" w:eastAsia="Times New Roman" w:hAnsi="Calibri" w:cs="Calibri"/>
                <w:color w:val="000000"/>
              </w:rPr>
              <w:t>Models</w:t>
            </w:r>
          </w:p>
        </w:tc>
        <w:tc>
          <w:tcPr>
            <w:tcW w:w="1031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DEEEBE6" w14:textId="77777777" w:rsidR="00821C51" w:rsidRPr="00B94B96" w:rsidRDefault="00821C51" w:rsidP="00705E09">
            <w:pPr>
              <w:rPr>
                <w:rFonts w:ascii="Calibri" w:eastAsia="Times New Roman" w:hAnsi="Calibri" w:cs="Calibri"/>
                <w:color w:val="000000"/>
              </w:rPr>
            </w:pPr>
            <w:r w:rsidRPr="00B94B96">
              <w:rPr>
                <w:rFonts w:ascii="Calibri" w:eastAsia="Times New Roman" w:hAnsi="Calibri" w:cs="Calibri"/>
                <w:color w:val="000000"/>
              </w:rPr>
              <w:t>Clocks</w:t>
            </w:r>
          </w:p>
        </w:tc>
        <w:tc>
          <w:tcPr>
            <w:tcW w:w="111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1DC9F9D" w14:textId="77777777" w:rsidR="00821C51" w:rsidRPr="00B94B96" w:rsidRDefault="00821C51" w:rsidP="00705E09">
            <w:pPr>
              <w:rPr>
                <w:rFonts w:ascii="Calibri" w:eastAsia="Times New Roman" w:hAnsi="Calibri" w:cs="Calibri"/>
                <w:color w:val="000000"/>
              </w:rPr>
            </w:pPr>
            <w:r w:rsidRPr="00B94B96">
              <w:rPr>
                <w:rFonts w:ascii="Calibri" w:eastAsia="Times New Roman" w:hAnsi="Calibri" w:cs="Calibri"/>
                <w:color w:val="000000"/>
              </w:rPr>
              <w:t>PS</w:t>
            </w:r>
            <w:r>
              <w:rPr>
                <w:rFonts w:ascii="Calibri" w:eastAsia="Times New Roman" w:hAnsi="Calibri" w:cs="Calibri"/>
                <w:color w:val="000000"/>
              </w:rPr>
              <w:t>*</w:t>
            </w:r>
          </w:p>
        </w:tc>
        <w:tc>
          <w:tcPr>
            <w:tcW w:w="111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7E40156" w14:textId="77777777" w:rsidR="00821C51" w:rsidRPr="00B94B96" w:rsidRDefault="00821C51" w:rsidP="00705E09">
            <w:pPr>
              <w:rPr>
                <w:rFonts w:ascii="Calibri" w:eastAsia="Times New Roman" w:hAnsi="Calibri" w:cs="Calibri"/>
                <w:color w:val="000000"/>
              </w:rPr>
            </w:pPr>
            <w:r w:rsidRPr="00B94B96">
              <w:rPr>
                <w:rFonts w:ascii="Calibri" w:eastAsia="Times New Roman" w:hAnsi="Calibri" w:cs="Calibri"/>
                <w:color w:val="000000"/>
              </w:rPr>
              <w:t>SS</w:t>
            </w:r>
            <w:r>
              <w:rPr>
                <w:rFonts w:ascii="Calibri" w:eastAsia="Times New Roman" w:hAnsi="Calibri" w:cs="Calibri"/>
                <w:color w:val="000000"/>
              </w:rPr>
              <w:t>*</w:t>
            </w:r>
          </w:p>
        </w:tc>
      </w:tr>
      <w:tr w:rsidR="00821C51" w:rsidRPr="00B94B96" w14:paraId="313F8DF3" w14:textId="77777777" w:rsidTr="00821C51">
        <w:trPr>
          <w:trHeight w:val="300"/>
        </w:trPr>
        <w:tc>
          <w:tcPr>
            <w:tcW w:w="224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ADC817F" w14:textId="77777777" w:rsidR="00821C51" w:rsidRPr="00B94B96" w:rsidRDefault="00821C51" w:rsidP="00705E09">
            <w:pPr>
              <w:rPr>
                <w:rFonts w:ascii="Calibri" w:eastAsia="Times New Roman" w:hAnsi="Calibri" w:cs="Calibri"/>
                <w:color w:val="000000"/>
              </w:rPr>
            </w:pPr>
            <w:r w:rsidRPr="00B94B96">
              <w:rPr>
                <w:rFonts w:ascii="Calibri" w:eastAsia="Times New Roman" w:hAnsi="Calibri" w:cs="Calibri"/>
                <w:color w:val="000000"/>
              </w:rPr>
              <w:t>Constant size</w:t>
            </w:r>
          </w:p>
        </w:tc>
        <w:tc>
          <w:tcPr>
            <w:tcW w:w="10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860E376" w14:textId="77777777" w:rsidR="00821C51" w:rsidRPr="00B94B96" w:rsidRDefault="00821C51" w:rsidP="00705E09">
            <w:pPr>
              <w:rPr>
                <w:rFonts w:ascii="Calibri" w:eastAsia="Times New Roman" w:hAnsi="Calibri" w:cs="Calibri"/>
                <w:color w:val="000000"/>
              </w:rPr>
            </w:pPr>
            <w:r w:rsidRPr="00B94B96">
              <w:rPr>
                <w:rFonts w:ascii="Calibri" w:eastAsia="Times New Roman" w:hAnsi="Calibri" w:cs="Calibri"/>
                <w:color w:val="000000"/>
              </w:rPr>
              <w:t>Strict</w:t>
            </w:r>
          </w:p>
        </w:tc>
        <w:tc>
          <w:tcPr>
            <w:tcW w:w="11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8032FA9" w14:textId="77777777" w:rsidR="00821C51" w:rsidRPr="00B94B96" w:rsidRDefault="00821C51" w:rsidP="00705E09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B94B96">
              <w:rPr>
                <w:rFonts w:ascii="Calibri" w:eastAsia="Times New Roman" w:hAnsi="Calibri" w:cs="Calibri"/>
                <w:color w:val="000000"/>
              </w:rPr>
              <w:t>-24128.1</w:t>
            </w:r>
          </w:p>
        </w:tc>
        <w:tc>
          <w:tcPr>
            <w:tcW w:w="11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D4841BB" w14:textId="77777777" w:rsidR="00821C51" w:rsidRPr="00B94B96" w:rsidRDefault="00821C51" w:rsidP="00705E09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B94B96">
              <w:rPr>
                <w:rFonts w:ascii="Calibri" w:eastAsia="Times New Roman" w:hAnsi="Calibri" w:cs="Calibri"/>
                <w:color w:val="000000"/>
              </w:rPr>
              <w:t>-24128.1</w:t>
            </w:r>
          </w:p>
        </w:tc>
      </w:tr>
      <w:tr w:rsidR="00821C51" w:rsidRPr="00B94B96" w14:paraId="18418EA1" w14:textId="77777777" w:rsidTr="00821C51">
        <w:trPr>
          <w:trHeight w:val="300"/>
        </w:trPr>
        <w:tc>
          <w:tcPr>
            <w:tcW w:w="224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E356091" w14:textId="77777777" w:rsidR="00821C51" w:rsidRPr="00B94B96" w:rsidRDefault="00821C51" w:rsidP="00705E09">
            <w:pPr>
              <w:rPr>
                <w:rFonts w:ascii="Calibri" w:eastAsia="Times New Roman" w:hAnsi="Calibri" w:cs="Calibri"/>
                <w:color w:val="000000"/>
              </w:rPr>
            </w:pPr>
            <w:r w:rsidRPr="00B94B96">
              <w:rPr>
                <w:rFonts w:ascii="Calibri" w:eastAsia="Times New Roman" w:hAnsi="Calibri" w:cs="Calibri"/>
                <w:color w:val="000000"/>
              </w:rPr>
              <w:t>Exponential growth</w:t>
            </w:r>
          </w:p>
        </w:tc>
        <w:tc>
          <w:tcPr>
            <w:tcW w:w="10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0C68AD9" w14:textId="77777777" w:rsidR="00821C51" w:rsidRPr="00B94B96" w:rsidRDefault="00821C51" w:rsidP="00705E09">
            <w:pPr>
              <w:rPr>
                <w:rFonts w:ascii="Calibri" w:eastAsia="Times New Roman" w:hAnsi="Calibri" w:cs="Calibri"/>
                <w:color w:val="000000"/>
              </w:rPr>
            </w:pPr>
            <w:r w:rsidRPr="00B94B96">
              <w:rPr>
                <w:rFonts w:ascii="Calibri" w:eastAsia="Times New Roman" w:hAnsi="Calibri" w:cs="Calibri"/>
                <w:color w:val="000000"/>
              </w:rPr>
              <w:t>Strict</w:t>
            </w:r>
          </w:p>
        </w:tc>
        <w:tc>
          <w:tcPr>
            <w:tcW w:w="11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BC9572A" w14:textId="77777777" w:rsidR="00821C51" w:rsidRPr="00B94B96" w:rsidRDefault="00821C51" w:rsidP="00705E09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B94B96">
              <w:rPr>
                <w:rFonts w:ascii="Calibri" w:eastAsia="Times New Roman" w:hAnsi="Calibri" w:cs="Calibri"/>
                <w:color w:val="000000"/>
              </w:rPr>
              <w:t>-24130.4</w:t>
            </w:r>
          </w:p>
        </w:tc>
        <w:tc>
          <w:tcPr>
            <w:tcW w:w="11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6219FCD" w14:textId="77777777" w:rsidR="00821C51" w:rsidRPr="00B94B96" w:rsidRDefault="00821C51" w:rsidP="00705E09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B94B96">
              <w:rPr>
                <w:rFonts w:ascii="Calibri" w:eastAsia="Times New Roman" w:hAnsi="Calibri" w:cs="Calibri"/>
                <w:color w:val="000000"/>
              </w:rPr>
              <w:t>-24130.2</w:t>
            </w:r>
          </w:p>
        </w:tc>
      </w:tr>
      <w:tr w:rsidR="00821C51" w:rsidRPr="00B94B96" w14:paraId="6EA3C948" w14:textId="77777777" w:rsidTr="00821C51">
        <w:trPr>
          <w:trHeight w:val="300"/>
        </w:trPr>
        <w:tc>
          <w:tcPr>
            <w:tcW w:w="224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6097CB3" w14:textId="77777777" w:rsidR="00821C51" w:rsidRPr="00B94B96" w:rsidRDefault="00821C51" w:rsidP="00705E09">
            <w:pPr>
              <w:rPr>
                <w:rFonts w:ascii="Calibri" w:eastAsia="Times New Roman" w:hAnsi="Calibri" w:cs="Calibri"/>
                <w:color w:val="000000"/>
              </w:rPr>
            </w:pPr>
            <w:r w:rsidRPr="00B94B96">
              <w:rPr>
                <w:rFonts w:ascii="Calibri" w:eastAsia="Times New Roman" w:hAnsi="Calibri" w:cs="Calibri"/>
                <w:color w:val="000000"/>
              </w:rPr>
              <w:t>Bayesian skyride</w:t>
            </w:r>
          </w:p>
        </w:tc>
        <w:tc>
          <w:tcPr>
            <w:tcW w:w="10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5019A12" w14:textId="77777777" w:rsidR="00821C51" w:rsidRPr="00B94B96" w:rsidRDefault="00821C51" w:rsidP="00705E09">
            <w:pPr>
              <w:rPr>
                <w:rFonts w:ascii="Calibri" w:eastAsia="Times New Roman" w:hAnsi="Calibri" w:cs="Calibri"/>
                <w:color w:val="000000"/>
              </w:rPr>
            </w:pPr>
            <w:r w:rsidRPr="00B94B96">
              <w:rPr>
                <w:rFonts w:ascii="Calibri" w:eastAsia="Times New Roman" w:hAnsi="Calibri" w:cs="Calibri"/>
                <w:color w:val="000000"/>
              </w:rPr>
              <w:t>Strict</w:t>
            </w:r>
          </w:p>
        </w:tc>
        <w:tc>
          <w:tcPr>
            <w:tcW w:w="11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9808379" w14:textId="77777777" w:rsidR="00821C51" w:rsidRPr="00B94B96" w:rsidRDefault="00821C51" w:rsidP="00705E09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B94B96">
              <w:rPr>
                <w:rFonts w:ascii="Calibri" w:eastAsia="Times New Roman" w:hAnsi="Calibri" w:cs="Calibri"/>
                <w:color w:val="000000"/>
              </w:rPr>
              <w:t>-24141.8</w:t>
            </w:r>
          </w:p>
        </w:tc>
        <w:tc>
          <w:tcPr>
            <w:tcW w:w="11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240981E" w14:textId="77777777" w:rsidR="00821C51" w:rsidRPr="00B94B96" w:rsidRDefault="00821C51" w:rsidP="00705E09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B94B96">
              <w:rPr>
                <w:rFonts w:ascii="Calibri" w:eastAsia="Times New Roman" w:hAnsi="Calibri" w:cs="Calibri"/>
                <w:color w:val="000000"/>
              </w:rPr>
              <w:t>-24141.8</w:t>
            </w:r>
          </w:p>
        </w:tc>
      </w:tr>
      <w:tr w:rsidR="001F4362" w:rsidRPr="00B94B96" w14:paraId="69D3C9BC" w14:textId="77777777" w:rsidTr="00FB3A7C">
        <w:trPr>
          <w:trHeight w:val="300"/>
        </w:trPr>
        <w:tc>
          <w:tcPr>
            <w:tcW w:w="224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C6DB7FC" w14:textId="77777777" w:rsidR="001F4362" w:rsidRPr="00B94B96" w:rsidRDefault="001F4362" w:rsidP="001F4362">
            <w:pPr>
              <w:rPr>
                <w:rFonts w:ascii="Calibri" w:eastAsia="Times New Roman" w:hAnsi="Calibri" w:cs="Calibri"/>
                <w:color w:val="000000"/>
              </w:rPr>
            </w:pPr>
            <w:r w:rsidRPr="00B94B96">
              <w:rPr>
                <w:rFonts w:ascii="Calibri" w:eastAsia="Times New Roman" w:hAnsi="Calibri" w:cs="Calibri"/>
                <w:color w:val="000000"/>
              </w:rPr>
              <w:t>Constant size</w:t>
            </w:r>
          </w:p>
        </w:tc>
        <w:tc>
          <w:tcPr>
            <w:tcW w:w="10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837F685" w14:textId="77777777" w:rsidR="001F4362" w:rsidRPr="00B94B96" w:rsidRDefault="001F4362" w:rsidP="001F4362">
            <w:pPr>
              <w:rPr>
                <w:rFonts w:ascii="Calibri" w:eastAsia="Times New Roman" w:hAnsi="Calibri" w:cs="Calibri"/>
                <w:color w:val="000000"/>
              </w:rPr>
            </w:pPr>
            <w:r w:rsidRPr="00B94B96">
              <w:rPr>
                <w:rFonts w:ascii="Calibri" w:eastAsia="Times New Roman" w:hAnsi="Calibri" w:cs="Calibri"/>
                <w:color w:val="000000"/>
              </w:rPr>
              <w:t>Relaxed</w:t>
            </w:r>
          </w:p>
        </w:tc>
        <w:tc>
          <w:tcPr>
            <w:tcW w:w="11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5F91A17" w14:textId="11CE076E" w:rsidR="001F4362" w:rsidRPr="00292C68" w:rsidRDefault="001F4362" w:rsidP="001F4362">
            <w:pPr>
              <w:jc w:val="right"/>
              <w:rPr>
                <w:rFonts w:ascii="Calibri" w:eastAsia="Times New Roman" w:hAnsi="Calibri" w:cs="Calibri"/>
                <w:color w:val="FF0000"/>
              </w:rPr>
            </w:pPr>
            <w:r>
              <w:rPr>
                <w:rFonts w:ascii="Calibri" w:hAnsi="Calibri" w:cs="Calibri"/>
              </w:rPr>
              <w:t>-24123.9</w:t>
            </w:r>
          </w:p>
        </w:tc>
        <w:tc>
          <w:tcPr>
            <w:tcW w:w="11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06AD306" w14:textId="19A8A077" w:rsidR="001F4362" w:rsidRPr="00292C68" w:rsidRDefault="001F4362" w:rsidP="001F4362">
            <w:pPr>
              <w:jc w:val="right"/>
              <w:rPr>
                <w:rFonts w:ascii="Calibri" w:eastAsia="Times New Roman" w:hAnsi="Calibri" w:cs="Calibri"/>
                <w:color w:val="FF0000"/>
              </w:rPr>
            </w:pPr>
            <w:r>
              <w:rPr>
                <w:rFonts w:ascii="Calibri" w:hAnsi="Calibri" w:cs="Calibri"/>
              </w:rPr>
              <w:t>-24123.8</w:t>
            </w:r>
          </w:p>
        </w:tc>
      </w:tr>
      <w:tr w:rsidR="00821C51" w:rsidRPr="00B94B96" w14:paraId="257CD7C3" w14:textId="77777777" w:rsidTr="00821C51">
        <w:trPr>
          <w:trHeight w:val="300"/>
        </w:trPr>
        <w:tc>
          <w:tcPr>
            <w:tcW w:w="224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CEF1AF1" w14:textId="77777777" w:rsidR="00821C51" w:rsidRPr="00B94B96" w:rsidRDefault="00821C51" w:rsidP="00705E09">
            <w:pPr>
              <w:rPr>
                <w:rFonts w:ascii="Calibri" w:eastAsia="Times New Roman" w:hAnsi="Calibri" w:cs="Calibri"/>
                <w:color w:val="000000"/>
              </w:rPr>
            </w:pPr>
            <w:r w:rsidRPr="00B94B96">
              <w:rPr>
                <w:rFonts w:ascii="Calibri" w:eastAsia="Times New Roman" w:hAnsi="Calibri" w:cs="Calibri"/>
                <w:color w:val="000000"/>
              </w:rPr>
              <w:t>Exponential growth</w:t>
            </w:r>
          </w:p>
        </w:tc>
        <w:tc>
          <w:tcPr>
            <w:tcW w:w="10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BE99418" w14:textId="77777777" w:rsidR="00821C51" w:rsidRPr="00B94B96" w:rsidRDefault="00821C51" w:rsidP="00705E09">
            <w:pPr>
              <w:rPr>
                <w:rFonts w:ascii="Calibri" w:eastAsia="Times New Roman" w:hAnsi="Calibri" w:cs="Calibri"/>
                <w:color w:val="000000"/>
              </w:rPr>
            </w:pPr>
            <w:r w:rsidRPr="00B94B96">
              <w:rPr>
                <w:rFonts w:ascii="Calibri" w:eastAsia="Times New Roman" w:hAnsi="Calibri" w:cs="Calibri"/>
                <w:color w:val="000000"/>
              </w:rPr>
              <w:t>Relaxed</w:t>
            </w:r>
          </w:p>
        </w:tc>
        <w:tc>
          <w:tcPr>
            <w:tcW w:w="11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AE3695C" w14:textId="45EDF593" w:rsidR="00821C51" w:rsidRPr="005653AB" w:rsidRDefault="00821C51" w:rsidP="00705E09">
            <w:pPr>
              <w:jc w:val="right"/>
              <w:rPr>
                <w:rFonts w:ascii="Calibri" w:eastAsia="Times New Roman" w:hAnsi="Calibri" w:cs="Calibri"/>
              </w:rPr>
            </w:pPr>
            <w:r w:rsidRPr="005653AB">
              <w:rPr>
                <w:rFonts w:ascii="Calibri" w:eastAsia="Times New Roman" w:hAnsi="Calibri" w:cs="Calibri"/>
              </w:rPr>
              <w:t>-2</w:t>
            </w:r>
            <w:r w:rsidR="005653AB" w:rsidRPr="005653AB">
              <w:rPr>
                <w:rFonts w:ascii="Calibri" w:eastAsia="Times New Roman" w:hAnsi="Calibri" w:cs="Calibri"/>
              </w:rPr>
              <w:t>4131.6</w:t>
            </w:r>
          </w:p>
        </w:tc>
        <w:tc>
          <w:tcPr>
            <w:tcW w:w="11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14DC604" w14:textId="6D592EF2" w:rsidR="00821C51" w:rsidRPr="005653AB" w:rsidRDefault="00821C51" w:rsidP="00705E09">
            <w:pPr>
              <w:jc w:val="right"/>
              <w:rPr>
                <w:rFonts w:ascii="Calibri" w:eastAsia="Times New Roman" w:hAnsi="Calibri" w:cs="Calibri"/>
              </w:rPr>
            </w:pPr>
            <w:r w:rsidRPr="005653AB">
              <w:rPr>
                <w:rFonts w:ascii="Calibri" w:eastAsia="Times New Roman" w:hAnsi="Calibri" w:cs="Calibri"/>
              </w:rPr>
              <w:t>-2</w:t>
            </w:r>
            <w:r w:rsidR="005653AB" w:rsidRPr="005653AB">
              <w:rPr>
                <w:rFonts w:ascii="Calibri" w:eastAsia="Times New Roman" w:hAnsi="Calibri" w:cs="Calibri"/>
              </w:rPr>
              <w:t>4132</w:t>
            </w:r>
          </w:p>
        </w:tc>
      </w:tr>
      <w:tr w:rsidR="00821C51" w:rsidRPr="00B94B96" w14:paraId="1ABC9389" w14:textId="77777777" w:rsidTr="00821C51">
        <w:trPr>
          <w:trHeight w:val="300"/>
        </w:trPr>
        <w:tc>
          <w:tcPr>
            <w:tcW w:w="224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16E16E7" w14:textId="77777777" w:rsidR="00821C51" w:rsidRPr="00B94B96" w:rsidRDefault="00821C51" w:rsidP="00705E09">
            <w:pPr>
              <w:rPr>
                <w:rFonts w:ascii="Calibri" w:eastAsia="Times New Roman" w:hAnsi="Calibri" w:cs="Calibri"/>
                <w:color w:val="000000"/>
              </w:rPr>
            </w:pPr>
            <w:r w:rsidRPr="00B94B96">
              <w:rPr>
                <w:rFonts w:ascii="Calibri" w:eastAsia="Times New Roman" w:hAnsi="Calibri" w:cs="Calibri"/>
                <w:color w:val="000000"/>
              </w:rPr>
              <w:t>Bayesian skyride</w:t>
            </w:r>
          </w:p>
        </w:tc>
        <w:tc>
          <w:tcPr>
            <w:tcW w:w="10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7716533" w14:textId="77777777" w:rsidR="00821C51" w:rsidRPr="00B94B96" w:rsidRDefault="00821C51" w:rsidP="00705E09">
            <w:pPr>
              <w:rPr>
                <w:rFonts w:ascii="Calibri" w:eastAsia="Times New Roman" w:hAnsi="Calibri" w:cs="Calibri"/>
                <w:color w:val="000000"/>
              </w:rPr>
            </w:pPr>
            <w:r w:rsidRPr="00B94B96">
              <w:rPr>
                <w:rFonts w:ascii="Calibri" w:eastAsia="Times New Roman" w:hAnsi="Calibri" w:cs="Calibri"/>
                <w:color w:val="000000"/>
              </w:rPr>
              <w:t>Relaxed</w:t>
            </w:r>
          </w:p>
        </w:tc>
        <w:tc>
          <w:tcPr>
            <w:tcW w:w="11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44421BB" w14:textId="77777777" w:rsidR="00821C51" w:rsidRPr="00B94B96" w:rsidRDefault="00821C51" w:rsidP="00705E09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B94B96">
              <w:rPr>
                <w:rFonts w:ascii="Calibri" w:eastAsia="Times New Roman" w:hAnsi="Calibri" w:cs="Calibri"/>
                <w:color w:val="000000"/>
              </w:rPr>
              <w:t>-24140.3</w:t>
            </w:r>
          </w:p>
        </w:tc>
        <w:tc>
          <w:tcPr>
            <w:tcW w:w="11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4CED25C" w14:textId="77777777" w:rsidR="00821C51" w:rsidRPr="00B94B96" w:rsidRDefault="00821C51" w:rsidP="00705E09">
            <w:pPr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B94B96">
              <w:rPr>
                <w:rFonts w:ascii="Calibri" w:eastAsia="Times New Roman" w:hAnsi="Calibri" w:cs="Calibri"/>
                <w:color w:val="000000"/>
              </w:rPr>
              <w:t>-24140.3</w:t>
            </w:r>
          </w:p>
        </w:tc>
      </w:tr>
    </w:tbl>
    <w:p w14:paraId="7FC74C3A" w14:textId="22CD5014" w:rsidR="008D204C" w:rsidRDefault="00800FED" w:rsidP="008D204C">
      <w:r>
        <w:t>* Path sampling (PS) and stepping</w:t>
      </w:r>
      <w:r w:rsidR="00821C51">
        <w:t>-</w:t>
      </w:r>
      <w:r>
        <w:t>stone sampling (SS) log marginal likelihoo</w:t>
      </w:r>
      <w:r w:rsidR="00821C51">
        <w:t>d</w:t>
      </w:r>
      <w:r>
        <w:t xml:space="preserve">. Higher values </w:t>
      </w:r>
      <w:r w:rsidR="00821C51">
        <w:t>indicate</w:t>
      </w:r>
      <w:r>
        <w:t xml:space="preserve"> a better model to describe the data.</w:t>
      </w:r>
      <w:r w:rsidR="005D2F50">
        <w:br/>
      </w:r>
    </w:p>
    <w:p w14:paraId="393A90BA" w14:textId="3BC0FEDC" w:rsidR="00800FED" w:rsidRDefault="00800FED">
      <w:pPr>
        <w:spacing w:after="160" w:line="259" w:lineRule="auto"/>
      </w:pPr>
      <w:r>
        <w:br w:type="page"/>
      </w:r>
    </w:p>
    <w:p w14:paraId="75FE01CE" w14:textId="252E474C" w:rsidR="00800FED" w:rsidRDefault="00800FED" w:rsidP="008D204C">
      <w:r>
        <w:lastRenderedPageBreak/>
        <w:t>Supplemental Table 3</w:t>
      </w:r>
    </w:p>
    <w:p w14:paraId="329C9305" w14:textId="77777777" w:rsidR="00800FED" w:rsidRDefault="00800FED" w:rsidP="008D204C"/>
    <w:p w14:paraId="66AA78F0" w14:textId="0668DBDC" w:rsidR="008D204C" w:rsidRDefault="008D204C" w:rsidP="008D204C">
      <w:r>
        <w:t xml:space="preserve">PDV RT-PCR results for 15 stranded animals from 2011-2015. </w:t>
      </w:r>
    </w:p>
    <w:tbl>
      <w:tblPr>
        <w:tblW w:w="7465" w:type="dxa"/>
        <w:tblLook w:val="04A0" w:firstRow="1" w:lastRow="0" w:firstColumn="1" w:lastColumn="0" w:noHBand="0" w:noVBand="1"/>
      </w:tblPr>
      <w:tblGrid>
        <w:gridCol w:w="1975"/>
        <w:gridCol w:w="882"/>
        <w:gridCol w:w="828"/>
        <w:gridCol w:w="900"/>
        <w:gridCol w:w="900"/>
        <w:gridCol w:w="990"/>
        <w:gridCol w:w="990"/>
      </w:tblGrid>
      <w:tr w:rsidR="008D204C" w:rsidRPr="00E23D7C" w14:paraId="3939849B" w14:textId="77777777" w:rsidTr="00056AF8">
        <w:trPr>
          <w:trHeight w:val="300"/>
        </w:trPr>
        <w:tc>
          <w:tcPr>
            <w:tcW w:w="197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4EE7ED5" w14:textId="77777777" w:rsidR="008D204C" w:rsidRPr="00056AF8" w:rsidRDefault="008D204C" w:rsidP="00164D99">
            <w:pPr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056AF8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Animal ID</w:t>
            </w:r>
          </w:p>
        </w:tc>
        <w:tc>
          <w:tcPr>
            <w:tcW w:w="882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C847D95" w14:textId="77777777" w:rsidR="008D204C" w:rsidRPr="00056AF8" w:rsidRDefault="008D204C" w:rsidP="00164D99">
            <w:pPr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056AF8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Species</w:t>
            </w:r>
          </w:p>
        </w:tc>
        <w:tc>
          <w:tcPr>
            <w:tcW w:w="82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1D28C8E" w14:textId="77777777" w:rsidR="008D204C" w:rsidRPr="00056AF8" w:rsidRDefault="008D204C" w:rsidP="00164D99">
            <w:pPr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056AF8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Brain</w:t>
            </w:r>
          </w:p>
        </w:tc>
        <w:tc>
          <w:tcPr>
            <w:tcW w:w="90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566EBBE" w14:textId="77777777" w:rsidR="008D204C" w:rsidRPr="00056AF8" w:rsidRDefault="008D204C" w:rsidP="00164D99">
            <w:pPr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056AF8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Kidney</w:t>
            </w:r>
          </w:p>
        </w:tc>
        <w:tc>
          <w:tcPr>
            <w:tcW w:w="90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86EAECB" w14:textId="77777777" w:rsidR="008D204C" w:rsidRPr="00056AF8" w:rsidRDefault="008D204C" w:rsidP="00164D99">
            <w:pPr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056AF8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Liver</w:t>
            </w:r>
          </w:p>
        </w:tc>
        <w:tc>
          <w:tcPr>
            <w:tcW w:w="99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9346242" w14:textId="77777777" w:rsidR="008D204C" w:rsidRPr="00056AF8" w:rsidRDefault="008D204C" w:rsidP="00164D99">
            <w:pPr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056AF8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Lung</w:t>
            </w:r>
          </w:p>
        </w:tc>
        <w:tc>
          <w:tcPr>
            <w:tcW w:w="99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9AA66E1" w14:textId="77777777" w:rsidR="008D204C" w:rsidRPr="00056AF8" w:rsidRDefault="008D204C" w:rsidP="00164D99">
            <w:pPr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056AF8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Spleen</w:t>
            </w:r>
          </w:p>
        </w:tc>
      </w:tr>
      <w:tr w:rsidR="00E307F7" w:rsidRPr="00E23D7C" w14:paraId="6CDD10C4" w14:textId="77777777" w:rsidTr="00056AF8">
        <w:trPr>
          <w:trHeight w:val="300"/>
        </w:trPr>
        <w:tc>
          <w:tcPr>
            <w:tcW w:w="197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4E3C3AD1" w14:textId="72382ABB" w:rsidR="00E307F7" w:rsidRPr="00056AF8" w:rsidRDefault="00E307F7" w:rsidP="00E307F7">
            <w:pPr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proofErr w:type="spellStart"/>
            <w:r w:rsidRPr="00056AF8">
              <w:rPr>
                <w:rFonts w:ascii="Calibri" w:eastAsia="Times New Roman" w:hAnsi="Calibri" w:cs="Calibri"/>
                <w:sz w:val="20"/>
                <w:szCs w:val="20"/>
              </w:rPr>
              <w:t>Pv</w:t>
            </w:r>
            <w:proofErr w:type="spellEnd"/>
            <w:r w:rsidRPr="00056AF8">
              <w:rPr>
                <w:rFonts w:ascii="Calibri" w:eastAsia="Times New Roman" w:hAnsi="Calibri" w:cs="Calibri"/>
                <w:sz w:val="20"/>
                <w:szCs w:val="20"/>
              </w:rPr>
              <w:t>/IFAW303/2011</w:t>
            </w:r>
          </w:p>
        </w:tc>
        <w:tc>
          <w:tcPr>
            <w:tcW w:w="882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77A940C2" w14:textId="6FCC2CA2" w:rsidR="00E307F7" w:rsidRPr="00056AF8" w:rsidRDefault="00E307F7" w:rsidP="00E307F7">
            <w:pPr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056AF8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Harbor</w:t>
            </w:r>
          </w:p>
        </w:tc>
        <w:tc>
          <w:tcPr>
            <w:tcW w:w="82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332654B4" w14:textId="06D947DA" w:rsidR="00E307F7" w:rsidRPr="00056AF8" w:rsidRDefault="00E307F7" w:rsidP="00056AF8">
            <w:pPr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056AF8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+</w:t>
            </w:r>
          </w:p>
        </w:tc>
        <w:tc>
          <w:tcPr>
            <w:tcW w:w="90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608C4B8A" w14:textId="58A6398E" w:rsidR="00E307F7" w:rsidRPr="00056AF8" w:rsidRDefault="00E307F7" w:rsidP="00056AF8">
            <w:pPr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056AF8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+</w:t>
            </w:r>
          </w:p>
        </w:tc>
        <w:tc>
          <w:tcPr>
            <w:tcW w:w="90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013AD849" w14:textId="7BFAE1BC" w:rsidR="00E307F7" w:rsidRPr="00056AF8" w:rsidRDefault="00E307F7" w:rsidP="00056AF8">
            <w:pPr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056AF8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-</w:t>
            </w:r>
          </w:p>
        </w:tc>
        <w:tc>
          <w:tcPr>
            <w:tcW w:w="99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49881241" w14:textId="62B2F1BD" w:rsidR="00E307F7" w:rsidRPr="00056AF8" w:rsidRDefault="00E307F7" w:rsidP="00056AF8">
            <w:pPr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056AF8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-</w:t>
            </w:r>
          </w:p>
        </w:tc>
        <w:tc>
          <w:tcPr>
            <w:tcW w:w="99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04312820" w14:textId="05F0D706" w:rsidR="00E307F7" w:rsidRPr="00056AF8" w:rsidRDefault="00E307F7" w:rsidP="00056AF8">
            <w:pPr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056AF8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-</w:t>
            </w:r>
          </w:p>
        </w:tc>
      </w:tr>
      <w:tr w:rsidR="00E307F7" w:rsidRPr="00E23D7C" w14:paraId="4FF3A428" w14:textId="77777777" w:rsidTr="00056AF8">
        <w:trPr>
          <w:trHeight w:val="300"/>
        </w:trPr>
        <w:tc>
          <w:tcPr>
            <w:tcW w:w="197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71F71B42" w14:textId="0B695FA2" w:rsidR="00E307F7" w:rsidRPr="00056AF8" w:rsidRDefault="00E307F7">
            <w:pPr>
              <w:rPr>
                <w:rFonts w:eastAsia="Times New Roman" w:cstheme="minorHAnsi"/>
                <w:color w:val="000000"/>
                <w:sz w:val="20"/>
                <w:szCs w:val="20"/>
              </w:rPr>
            </w:pPr>
            <w:proofErr w:type="spellStart"/>
            <w:r w:rsidRPr="00056AF8">
              <w:rPr>
                <w:rFonts w:eastAsia="Times New Roman" w:cstheme="minorHAnsi"/>
                <w:sz w:val="20"/>
                <w:szCs w:val="20"/>
              </w:rPr>
              <w:t>Pv</w:t>
            </w:r>
            <w:proofErr w:type="spellEnd"/>
            <w:r w:rsidRPr="00056AF8">
              <w:rPr>
                <w:rFonts w:eastAsia="Times New Roman" w:cstheme="minorHAnsi"/>
                <w:sz w:val="20"/>
                <w:szCs w:val="20"/>
              </w:rPr>
              <w:t>/IFAW258/2012</w:t>
            </w:r>
          </w:p>
        </w:tc>
        <w:tc>
          <w:tcPr>
            <w:tcW w:w="882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2FDDB008" w14:textId="648686B1" w:rsidR="00E307F7" w:rsidRPr="00056AF8" w:rsidRDefault="00E307F7" w:rsidP="00E307F7">
            <w:pPr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056AF8">
              <w:rPr>
                <w:rFonts w:eastAsia="Times New Roman" w:cstheme="minorHAnsi"/>
                <w:color w:val="000000"/>
                <w:sz w:val="20"/>
                <w:szCs w:val="20"/>
              </w:rPr>
              <w:t>Harbor</w:t>
            </w:r>
          </w:p>
        </w:tc>
        <w:tc>
          <w:tcPr>
            <w:tcW w:w="82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66B702E3" w14:textId="17EA2106" w:rsidR="00E307F7" w:rsidRPr="00056AF8" w:rsidRDefault="00E307F7" w:rsidP="00056AF8">
            <w:pPr>
              <w:jc w:val="center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056AF8">
              <w:rPr>
                <w:rFonts w:eastAsia="Times New Roman" w:cstheme="minorHAnsi"/>
                <w:color w:val="000000"/>
                <w:sz w:val="20"/>
                <w:szCs w:val="20"/>
              </w:rPr>
              <w:t>+</w:t>
            </w:r>
          </w:p>
        </w:tc>
        <w:tc>
          <w:tcPr>
            <w:tcW w:w="90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15F6B275" w14:textId="0C01AC2A" w:rsidR="00E307F7" w:rsidRPr="00056AF8" w:rsidRDefault="00E307F7" w:rsidP="00056AF8">
            <w:pPr>
              <w:jc w:val="center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056AF8">
              <w:rPr>
                <w:rFonts w:eastAsia="Times New Roman" w:cstheme="minorHAnsi"/>
                <w:color w:val="000000"/>
                <w:sz w:val="20"/>
                <w:szCs w:val="20"/>
              </w:rPr>
              <w:t>-</w:t>
            </w:r>
          </w:p>
        </w:tc>
        <w:tc>
          <w:tcPr>
            <w:tcW w:w="90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3428ECE0" w14:textId="37367796" w:rsidR="00E307F7" w:rsidRPr="00056AF8" w:rsidRDefault="00E307F7" w:rsidP="00056AF8">
            <w:pPr>
              <w:jc w:val="center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056AF8">
              <w:rPr>
                <w:rFonts w:eastAsia="Times New Roman" w:cstheme="minorHAnsi"/>
                <w:color w:val="000000"/>
                <w:sz w:val="20"/>
                <w:szCs w:val="20"/>
              </w:rPr>
              <w:t>+</w:t>
            </w:r>
          </w:p>
        </w:tc>
        <w:tc>
          <w:tcPr>
            <w:tcW w:w="99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211413F6" w14:textId="0EC6119F" w:rsidR="00E307F7" w:rsidRPr="00056AF8" w:rsidRDefault="0002282B" w:rsidP="00056AF8">
            <w:pPr>
              <w:jc w:val="center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056AF8">
              <w:rPr>
                <w:rFonts w:eastAsia="Times New Roman" w:cstheme="minorHAnsi"/>
                <w:sz w:val="20"/>
                <w:szCs w:val="20"/>
              </w:rPr>
              <w:t>ND</w:t>
            </w:r>
          </w:p>
        </w:tc>
        <w:tc>
          <w:tcPr>
            <w:tcW w:w="99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1A4E7BE4" w14:textId="0EEE5714" w:rsidR="00E307F7" w:rsidRPr="00056AF8" w:rsidRDefault="00E307F7" w:rsidP="00056AF8">
            <w:pPr>
              <w:jc w:val="center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056AF8">
              <w:rPr>
                <w:rFonts w:eastAsia="Times New Roman" w:cstheme="minorHAnsi"/>
                <w:color w:val="000000"/>
                <w:sz w:val="20"/>
                <w:szCs w:val="20"/>
              </w:rPr>
              <w:t>-</w:t>
            </w:r>
          </w:p>
        </w:tc>
      </w:tr>
      <w:tr w:rsidR="00E307F7" w:rsidRPr="00E23D7C" w14:paraId="254B4A82" w14:textId="77777777" w:rsidTr="00056AF8">
        <w:trPr>
          <w:trHeight w:val="300"/>
        </w:trPr>
        <w:tc>
          <w:tcPr>
            <w:tcW w:w="197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47C30AB9" w14:textId="688F58C1" w:rsidR="00E307F7" w:rsidRPr="00056AF8" w:rsidRDefault="00E307F7">
            <w:pPr>
              <w:rPr>
                <w:rFonts w:eastAsia="Times New Roman" w:cstheme="minorHAnsi"/>
                <w:color w:val="000000"/>
                <w:sz w:val="20"/>
                <w:szCs w:val="20"/>
              </w:rPr>
            </w:pPr>
            <w:proofErr w:type="spellStart"/>
            <w:r w:rsidRPr="00056AF8">
              <w:rPr>
                <w:rFonts w:eastAsia="Times New Roman" w:cstheme="minorHAnsi"/>
                <w:sz w:val="20"/>
                <w:szCs w:val="20"/>
              </w:rPr>
              <w:t>Pv</w:t>
            </w:r>
            <w:proofErr w:type="spellEnd"/>
            <w:r w:rsidRPr="00056AF8">
              <w:rPr>
                <w:rFonts w:eastAsia="Times New Roman" w:cstheme="minorHAnsi"/>
                <w:sz w:val="20"/>
                <w:szCs w:val="20"/>
              </w:rPr>
              <w:t>/IFAW278/2012</w:t>
            </w:r>
          </w:p>
        </w:tc>
        <w:tc>
          <w:tcPr>
            <w:tcW w:w="882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207F3533" w14:textId="5E4CD0AF" w:rsidR="00E307F7" w:rsidRPr="00056AF8" w:rsidRDefault="00E307F7" w:rsidP="00E307F7">
            <w:pPr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056AF8">
              <w:rPr>
                <w:rFonts w:eastAsia="Times New Roman" w:cstheme="minorHAnsi"/>
                <w:color w:val="000000"/>
                <w:sz w:val="20"/>
                <w:szCs w:val="20"/>
              </w:rPr>
              <w:t>Harbor</w:t>
            </w:r>
          </w:p>
        </w:tc>
        <w:tc>
          <w:tcPr>
            <w:tcW w:w="82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4B289EC6" w14:textId="43EEAAFB" w:rsidR="00E307F7" w:rsidRPr="00056AF8" w:rsidRDefault="00E307F7" w:rsidP="00056AF8">
            <w:pPr>
              <w:jc w:val="center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056AF8">
              <w:rPr>
                <w:rFonts w:eastAsia="Times New Roman" w:cstheme="minorHAnsi"/>
                <w:color w:val="000000"/>
                <w:sz w:val="20"/>
                <w:szCs w:val="20"/>
              </w:rPr>
              <w:t>+</w:t>
            </w:r>
          </w:p>
        </w:tc>
        <w:tc>
          <w:tcPr>
            <w:tcW w:w="90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705FE313" w14:textId="36223E1E" w:rsidR="00E307F7" w:rsidRPr="00056AF8" w:rsidRDefault="00E307F7" w:rsidP="00056AF8">
            <w:pPr>
              <w:jc w:val="center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056AF8">
              <w:rPr>
                <w:rFonts w:eastAsia="Times New Roman" w:cstheme="minorHAnsi"/>
                <w:color w:val="000000"/>
                <w:sz w:val="20"/>
                <w:szCs w:val="20"/>
              </w:rPr>
              <w:t>-</w:t>
            </w:r>
          </w:p>
        </w:tc>
        <w:tc>
          <w:tcPr>
            <w:tcW w:w="90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2997453E" w14:textId="5AB5E40E" w:rsidR="00E307F7" w:rsidRPr="00056AF8" w:rsidRDefault="00E307F7" w:rsidP="00056AF8">
            <w:pPr>
              <w:jc w:val="center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056AF8">
              <w:rPr>
                <w:rFonts w:eastAsia="Times New Roman" w:cstheme="minorHAnsi"/>
                <w:color w:val="000000"/>
                <w:sz w:val="20"/>
                <w:szCs w:val="20"/>
              </w:rPr>
              <w:t>-</w:t>
            </w:r>
          </w:p>
        </w:tc>
        <w:tc>
          <w:tcPr>
            <w:tcW w:w="99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2B482062" w14:textId="0EFAE127" w:rsidR="00E307F7" w:rsidRPr="00056AF8" w:rsidRDefault="00E307F7" w:rsidP="00056AF8">
            <w:pPr>
              <w:jc w:val="center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056AF8">
              <w:rPr>
                <w:rFonts w:eastAsia="Times New Roman" w:cstheme="minorHAnsi"/>
                <w:color w:val="000000"/>
                <w:sz w:val="20"/>
                <w:szCs w:val="20"/>
              </w:rPr>
              <w:t>+</w:t>
            </w:r>
          </w:p>
        </w:tc>
        <w:tc>
          <w:tcPr>
            <w:tcW w:w="99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090F26AC" w14:textId="499C5681" w:rsidR="00E307F7" w:rsidRPr="00056AF8" w:rsidRDefault="00E307F7" w:rsidP="00056AF8">
            <w:pPr>
              <w:jc w:val="center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056AF8">
              <w:rPr>
                <w:rFonts w:eastAsia="Times New Roman" w:cstheme="minorHAnsi"/>
                <w:color w:val="000000"/>
                <w:sz w:val="20"/>
                <w:szCs w:val="20"/>
              </w:rPr>
              <w:t>-</w:t>
            </w:r>
          </w:p>
        </w:tc>
      </w:tr>
      <w:tr w:rsidR="00E307F7" w:rsidRPr="00E23D7C" w14:paraId="76241C30" w14:textId="77777777" w:rsidTr="00056AF8">
        <w:trPr>
          <w:trHeight w:val="300"/>
        </w:trPr>
        <w:tc>
          <w:tcPr>
            <w:tcW w:w="197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hideMark/>
          </w:tcPr>
          <w:p w14:paraId="6EA0F0FE" w14:textId="68DD6C63" w:rsidR="00E307F7" w:rsidRPr="00056AF8" w:rsidRDefault="00E307F7">
            <w:pPr>
              <w:rPr>
                <w:rFonts w:eastAsia="Times New Roman" w:cstheme="minorHAnsi"/>
                <w:sz w:val="20"/>
                <w:szCs w:val="20"/>
              </w:rPr>
            </w:pPr>
            <w:proofErr w:type="spellStart"/>
            <w:r w:rsidRPr="00056AF8">
              <w:rPr>
                <w:rFonts w:eastAsia="Times New Roman" w:cstheme="minorHAnsi"/>
                <w:sz w:val="20"/>
                <w:szCs w:val="20"/>
              </w:rPr>
              <w:t>Pv</w:t>
            </w:r>
            <w:proofErr w:type="spellEnd"/>
            <w:r w:rsidRPr="00056AF8">
              <w:rPr>
                <w:rFonts w:eastAsia="Times New Roman" w:cstheme="minorHAnsi"/>
                <w:sz w:val="20"/>
                <w:szCs w:val="20"/>
              </w:rPr>
              <w:t>/IFAW009/2013</w:t>
            </w:r>
          </w:p>
        </w:tc>
        <w:tc>
          <w:tcPr>
            <w:tcW w:w="8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F4A3371" w14:textId="77777777" w:rsidR="00E307F7" w:rsidRPr="00056AF8" w:rsidRDefault="00E307F7" w:rsidP="00E307F7">
            <w:pPr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056AF8">
              <w:rPr>
                <w:rFonts w:eastAsia="Times New Roman" w:cstheme="minorHAnsi"/>
                <w:color w:val="000000"/>
                <w:sz w:val="20"/>
                <w:szCs w:val="20"/>
              </w:rPr>
              <w:t>Harbor</w:t>
            </w:r>
          </w:p>
        </w:tc>
        <w:tc>
          <w:tcPr>
            <w:tcW w:w="8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CA43092" w14:textId="3D15C5CE" w:rsidR="00E307F7" w:rsidRPr="00056AF8" w:rsidRDefault="00337AB8" w:rsidP="006F5F0B">
            <w:pPr>
              <w:jc w:val="center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056AF8">
              <w:rPr>
                <w:rFonts w:eastAsia="Times New Roman" w:cstheme="minorHAnsi"/>
                <w:color w:val="000000"/>
                <w:sz w:val="20"/>
                <w:szCs w:val="20"/>
              </w:rPr>
              <w:t xml:space="preserve">  </w:t>
            </w:r>
            <w:r w:rsidR="00E307F7" w:rsidRPr="00056AF8">
              <w:rPr>
                <w:rFonts w:eastAsia="Times New Roman" w:cstheme="minorHAnsi"/>
                <w:color w:val="000000"/>
                <w:sz w:val="20"/>
                <w:szCs w:val="20"/>
              </w:rPr>
              <w:t>+*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1E8258F" w14:textId="77777777" w:rsidR="00E307F7" w:rsidRPr="00056AF8" w:rsidRDefault="00E307F7">
            <w:pPr>
              <w:jc w:val="center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056AF8">
              <w:rPr>
                <w:rFonts w:eastAsia="Times New Roman" w:cstheme="minorHAnsi"/>
                <w:color w:val="000000"/>
                <w:sz w:val="20"/>
                <w:szCs w:val="20"/>
              </w:rPr>
              <w:t>-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1F5B497" w14:textId="77777777" w:rsidR="00E307F7" w:rsidRPr="00056AF8" w:rsidRDefault="00E307F7">
            <w:pPr>
              <w:jc w:val="center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056AF8">
              <w:rPr>
                <w:rFonts w:eastAsia="Times New Roman" w:cstheme="minorHAnsi"/>
                <w:color w:val="000000"/>
                <w:sz w:val="20"/>
                <w:szCs w:val="20"/>
              </w:rPr>
              <w:t>-</w:t>
            </w:r>
          </w:p>
        </w:tc>
        <w:tc>
          <w:tcPr>
            <w:tcW w:w="9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A1DF64C" w14:textId="77777777" w:rsidR="00E307F7" w:rsidRPr="00056AF8" w:rsidRDefault="00E307F7">
            <w:pPr>
              <w:jc w:val="center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056AF8">
              <w:rPr>
                <w:rFonts w:eastAsia="Times New Roman" w:cstheme="minorHAnsi"/>
                <w:color w:val="000000"/>
                <w:sz w:val="20"/>
                <w:szCs w:val="20"/>
              </w:rPr>
              <w:t>-</w:t>
            </w:r>
          </w:p>
        </w:tc>
        <w:tc>
          <w:tcPr>
            <w:tcW w:w="9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A7E9B99" w14:textId="77777777" w:rsidR="00E307F7" w:rsidRPr="00056AF8" w:rsidRDefault="00E307F7">
            <w:pPr>
              <w:jc w:val="center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056AF8">
              <w:rPr>
                <w:rFonts w:eastAsia="Times New Roman" w:cstheme="minorHAnsi"/>
                <w:color w:val="000000"/>
                <w:sz w:val="20"/>
                <w:szCs w:val="20"/>
              </w:rPr>
              <w:t>-</w:t>
            </w:r>
          </w:p>
        </w:tc>
      </w:tr>
      <w:tr w:rsidR="00E307F7" w:rsidRPr="00E23D7C" w14:paraId="2BF1F790" w14:textId="77777777" w:rsidTr="00056AF8">
        <w:trPr>
          <w:trHeight w:val="300"/>
        </w:trPr>
        <w:tc>
          <w:tcPr>
            <w:tcW w:w="197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hideMark/>
          </w:tcPr>
          <w:p w14:paraId="7278080F" w14:textId="77777777" w:rsidR="00E307F7" w:rsidRPr="00056AF8" w:rsidRDefault="00E307F7">
            <w:pPr>
              <w:rPr>
                <w:rFonts w:eastAsia="Times New Roman" w:cstheme="minorHAnsi"/>
                <w:sz w:val="20"/>
                <w:szCs w:val="20"/>
              </w:rPr>
            </w:pPr>
            <w:proofErr w:type="spellStart"/>
            <w:r w:rsidRPr="00056AF8">
              <w:rPr>
                <w:rFonts w:eastAsia="Times New Roman" w:cstheme="minorHAnsi"/>
                <w:sz w:val="20"/>
                <w:szCs w:val="20"/>
              </w:rPr>
              <w:t>Pv</w:t>
            </w:r>
            <w:proofErr w:type="spellEnd"/>
            <w:r w:rsidRPr="00056AF8">
              <w:rPr>
                <w:rFonts w:eastAsia="Times New Roman" w:cstheme="minorHAnsi"/>
                <w:sz w:val="20"/>
                <w:szCs w:val="20"/>
              </w:rPr>
              <w:t>/IFAW177/2013</w:t>
            </w:r>
          </w:p>
        </w:tc>
        <w:tc>
          <w:tcPr>
            <w:tcW w:w="8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1DA1F44" w14:textId="77777777" w:rsidR="00E307F7" w:rsidRPr="00056AF8" w:rsidRDefault="00E307F7" w:rsidP="00E307F7">
            <w:pPr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056AF8">
              <w:rPr>
                <w:rFonts w:eastAsia="Times New Roman" w:cstheme="minorHAnsi"/>
                <w:color w:val="000000"/>
                <w:sz w:val="20"/>
                <w:szCs w:val="20"/>
              </w:rPr>
              <w:t>Harbor</w:t>
            </w:r>
          </w:p>
        </w:tc>
        <w:tc>
          <w:tcPr>
            <w:tcW w:w="8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7EE11E7" w14:textId="77777777" w:rsidR="00E307F7" w:rsidRPr="00056AF8" w:rsidRDefault="00E307F7" w:rsidP="006F5F0B">
            <w:pPr>
              <w:jc w:val="center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056AF8">
              <w:rPr>
                <w:rFonts w:eastAsia="Times New Roman" w:cstheme="minorHAnsi"/>
                <w:color w:val="000000"/>
                <w:sz w:val="20"/>
                <w:szCs w:val="20"/>
              </w:rPr>
              <w:t>-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331861C" w14:textId="77777777" w:rsidR="00E307F7" w:rsidRPr="00056AF8" w:rsidRDefault="00E307F7">
            <w:pPr>
              <w:jc w:val="center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056AF8">
              <w:rPr>
                <w:rFonts w:eastAsia="Times New Roman" w:cstheme="minorHAnsi"/>
                <w:color w:val="000000"/>
                <w:sz w:val="20"/>
                <w:szCs w:val="20"/>
              </w:rPr>
              <w:t>-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DF2E40C" w14:textId="77777777" w:rsidR="00E307F7" w:rsidRPr="00056AF8" w:rsidRDefault="00E307F7">
            <w:pPr>
              <w:jc w:val="center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056AF8">
              <w:rPr>
                <w:rFonts w:eastAsia="Times New Roman" w:cstheme="minorHAnsi"/>
                <w:color w:val="000000"/>
                <w:sz w:val="20"/>
                <w:szCs w:val="20"/>
              </w:rPr>
              <w:t>-</w:t>
            </w:r>
          </w:p>
        </w:tc>
        <w:tc>
          <w:tcPr>
            <w:tcW w:w="9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A236E35" w14:textId="77777777" w:rsidR="00E307F7" w:rsidRPr="00056AF8" w:rsidRDefault="00E307F7">
            <w:pPr>
              <w:jc w:val="center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056AF8">
              <w:rPr>
                <w:rFonts w:eastAsia="Times New Roman" w:cstheme="minorHAnsi"/>
                <w:color w:val="000000"/>
                <w:sz w:val="20"/>
                <w:szCs w:val="20"/>
              </w:rPr>
              <w:t>+</w:t>
            </w:r>
          </w:p>
        </w:tc>
        <w:tc>
          <w:tcPr>
            <w:tcW w:w="9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C47DCE4" w14:textId="77777777" w:rsidR="00E307F7" w:rsidRPr="00056AF8" w:rsidRDefault="00E307F7">
            <w:pPr>
              <w:jc w:val="center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056AF8">
              <w:rPr>
                <w:rFonts w:eastAsia="Times New Roman" w:cstheme="minorHAnsi"/>
                <w:color w:val="000000"/>
                <w:sz w:val="20"/>
                <w:szCs w:val="20"/>
              </w:rPr>
              <w:t>-</w:t>
            </w:r>
          </w:p>
        </w:tc>
      </w:tr>
      <w:tr w:rsidR="00337AB8" w:rsidRPr="00E23D7C" w14:paraId="1998945E" w14:textId="77777777" w:rsidTr="00056AF8">
        <w:trPr>
          <w:trHeight w:val="300"/>
        </w:trPr>
        <w:tc>
          <w:tcPr>
            <w:tcW w:w="197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</w:tcPr>
          <w:p w14:paraId="590F1E67" w14:textId="782957FB" w:rsidR="00337AB8" w:rsidRPr="00056AF8" w:rsidRDefault="00337AB8">
            <w:pPr>
              <w:rPr>
                <w:rFonts w:eastAsia="Times New Roman" w:cstheme="minorHAnsi"/>
                <w:sz w:val="20"/>
                <w:szCs w:val="20"/>
              </w:rPr>
            </w:pPr>
            <w:proofErr w:type="spellStart"/>
            <w:r w:rsidRPr="00056AF8">
              <w:rPr>
                <w:rFonts w:eastAsia="Times New Roman" w:cstheme="minorHAnsi"/>
                <w:color w:val="000000"/>
                <w:sz w:val="20"/>
                <w:szCs w:val="20"/>
              </w:rPr>
              <w:t>Pv</w:t>
            </w:r>
            <w:proofErr w:type="spellEnd"/>
            <w:r w:rsidRPr="00056AF8">
              <w:rPr>
                <w:rFonts w:eastAsia="Times New Roman" w:cstheme="minorHAnsi"/>
                <w:color w:val="000000"/>
                <w:sz w:val="20"/>
                <w:szCs w:val="20"/>
              </w:rPr>
              <w:t>/IFAW227/2015</w:t>
            </w:r>
          </w:p>
        </w:tc>
        <w:tc>
          <w:tcPr>
            <w:tcW w:w="8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340E3660" w14:textId="65213C94" w:rsidR="00337AB8" w:rsidRPr="00056AF8" w:rsidRDefault="00337AB8" w:rsidP="00337AB8">
            <w:pPr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056AF8">
              <w:rPr>
                <w:rFonts w:eastAsia="Times New Roman" w:cstheme="minorHAnsi"/>
                <w:color w:val="000000"/>
                <w:sz w:val="20"/>
                <w:szCs w:val="20"/>
              </w:rPr>
              <w:t>Harbor</w:t>
            </w:r>
          </w:p>
        </w:tc>
        <w:tc>
          <w:tcPr>
            <w:tcW w:w="8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2048DC5D" w14:textId="471DF878" w:rsidR="00337AB8" w:rsidRPr="00056AF8" w:rsidRDefault="00337AB8" w:rsidP="006F5F0B">
            <w:pPr>
              <w:jc w:val="center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056AF8">
              <w:rPr>
                <w:rFonts w:eastAsia="Times New Roman" w:cstheme="minorHAnsi"/>
                <w:color w:val="000000"/>
                <w:sz w:val="20"/>
                <w:szCs w:val="20"/>
              </w:rPr>
              <w:t>+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263AAD4F" w14:textId="63D1F35A" w:rsidR="00337AB8" w:rsidRPr="00056AF8" w:rsidRDefault="00337AB8">
            <w:pPr>
              <w:jc w:val="center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056AF8">
              <w:rPr>
                <w:rFonts w:eastAsia="Times New Roman" w:cstheme="minorHAnsi"/>
                <w:color w:val="000000"/>
                <w:sz w:val="20"/>
                <w:szCs w:val="20"/>
              </w:rPr>
              <w:t>-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34177B27" w14:textId="0871A2C8" w:rsidR="00337AB8" w:rsidRPr="00056AF8" w:rsidRDefault="00337AB8">
            <w:pPr>
              <w:jc w:val="center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056AF8">
              <w:rPr>
                <w:rFonts w:eastAsia="Times New Roman" w:cstheme="minorHAnsi"/>
                <w:color w:val="000000"/>
                <w:sz w:val="20"/>
                <w:szCs w:val="20"/>
              </w:rPr>
              <w:t>-</w:t>
            </w:r>
          </w:p>
        </w:tc>
        <w:tc>
          <w:tcPr>
            <w:tcW w:w="9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03DC5DA4" w14:textId="0A7E9964" w:rsidR="00337AB8" w:rsidRPr="00056AF8" w:rsidRDefault="00337AB8">
            <w:pPr>
              <w:jc w:val="center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056AF8">
              <w:rPr>
                <w:rFonts w:eastAsia="Times New Roman" w:cstheme="minorHAnsi"/>
                <w:color w:val="000000"/>
                <w:sz w:val="20"/>
                <w:szCs w:val="20"/>
              </w:rPr>
              <w:t>-</w:t>
            </w:r>
          </w:p>
        </w:tc>
        <w:tc>
          <w:tcPr>
            <w:tcW w:w="9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38010138" w14:textId="35CF56CA" w:rsidR="00337AB8" w:rsidRPr="00056AF8" w:rsidRDefault="00337AB8">
            <w:pPr>
              <w:jc w:val="center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056AF8">
              <w:rPr>
                <w:rFonts w:eastAsia="Times New Roman" w:cstheme="minorHAnsi"/>
                <w:color w:val="000000"/>
                <w:sz w:val="20"/>
                <w:szCs w:val="20"/>
              </w:rPr>
              <w:t>-</w:t>
            </w:r>
          </w:p>
        </w:tc>
      </w:tr>
      <w:tr w:rsidR="00337AB8" w:rsidRPr="00E23D7C" w14:paraId="5C39DCEF" w14:textId="77777777" w:rsidTr="00056AF8">
        <w:trPr>
          <w:trHeight w:val="300"/>
        </w:trPr>
        <w:tc>
          <w:tcPr>
            <w:tcW w:w="197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hideMark/>
          </w:tcPr>
          <w:p w14:paraId="625A54F2" w14:textId="74A17A4C" w:rsidR="00337AB8" w:rsidRPr="00056AF8" w:rsidRDefault="00337AB8">
            <w:pPr>
              <w:rPr>
                <w:rFonts w:eastAsia="Times New Roman" w:cstheme="minorHAnsi"/>
                <w:sz w:val="20"/>
                <w:szCs w:val="20"/>
              </w:rPr>
            </w:pPr>
            <w:proofErr w:type="spellStart"/>
            <w:r w:rsidRPr="00056AF8">
              <w:rPr>
                <w:rFonts w:eastAsia="Times New Roman" w:cstheme="minorHAnsi"/>
                <w:sz w:val="20"/>
                <w:szCs w:val="20"/>
              </w:rPr>
              <w:t>Pv</w:t>
            </w:r>
            <w:proofErr w:type="spellEnd"/>
            <w:r w:rsidRPr="00056AF8">
              <w:rPr>
                <w:rFonts w:eastAsia="Times New Roman" w:cstheme="minorHAnsi"/>
                <w:sz w:val="20"/>
                <w:szCs w:val="20"/>
              </w:rPr>
              <w:t>/NMLC025/2015</w:t>
            </w:r>
          </w:p>
        </w:tc>
        <w:tc>
          <w:tcPr>
            <w:tcW w:w="8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E79BD54" w14:textId="77777777" w:rsidR="00337AB8" w:rsidRPr="00056AF8" w:rsidRDefault="00337AB8" w:rsidP="00337AB8">
            <w:pPr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056AF8">
              <w:rPr>
                <w:rFonts w:eastAsia="Times New Roman" w:cstheme="minorHAnsi"/>
                <w:color w:val="000000"/>
                <w:sz w:val="20"/>
                <w:szCs w:val="20"/>
              </w:rPr>
              <w:t>Harbor</w:t>
            </w:r>
          </w:p>
        </w:tc>
        <w:tc>
          <w:tcPr>
            <w:tcW w:w="8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F610B31" w14:textId="77777777" w:rsidR="00337AB8" w:rsidRPr="00056AF8" w:rsidRDefault="00337AB8" w:rsidP="006F5F0B">
            <w:pPr>
              <w:jc w:val="center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056AF8">
              <w:rPr>
                <w:rFonts w:eastAsia="Times New Roman" w:cstheme="minorHAnsi"/>
                <w:color w:val="000000"/>
                <w:sz w:val="20"/>
                <w:szCs w:val="20"/>
              </w:rPr>
              <w:t>+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8F7422D" w14:textId="71DD9DAF" w:rsidR="00337AB8" w:rsidRPr="00056AF8" w:rsidRDefault="0002282B">
            <w:pPr>
              <w:jc w:val="center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056AF8">
              <w:rPr>
                <w:rFonts w:eastAsia="Times New Roman" w:cstheme="minorHAnsi"/>
                <w:color w:val="000000"/>
                <w:sz w:val="20"/>
                <w:szCs w:val="20"/>
              </w:rPr>
              <w:t>ND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0B276FD" w14:textId="5DF727F3" w:rsidR="00337AB8" w:rsidRPr="00056AF8" w:rsidRDefault="0002282B">
            <w:pPr>
              <w:jc w:val="center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056AF8">
              <w:rPr>
                <w:rFonts w:eastAsia="Times New Roman" w:cstheme="minorHAnsi"/>
                <w:color w:val="000000"/>
                <w:sz w:val="20"/>
                <w:szCs w:val="20"/>
              </w:rPr>
              <w:t>ND</w:t>
            </w:r>
          </w:p>
        </w:tc>
        <w:tc>
          <w:tcPr>
            <w:tcW w:w="9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98B9C0E" w14:textId="6DC48C56" w:rsidR="00337AB8" w:rsidRPr="00056AF8" w:rsidRDefault="0002282B">
            <w:pPr>
              <w:jc w:val="center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056AF8">
              <w:rPr>
                <w:rFonts w:eastAsia="Times New Roman" w:cstheme="minorHAnsi"/>
                <w:color w:val="000000"/>
                <w:sz w:val="20"/>
                <w:szCs w:val="20"/>
              </w:rPr>
              <w:t>ND</w:t>
            </w:r>
          </w:p>
        </w:tc>
        <w:tc>
          <w:tcPr>
            <w:tcW w:w="9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BEE9E41" w14:textId="2848B123" w:rsidR="00337AB8" w:rsidRPr="00056AF8" w:rsidRDefault="0002282B">
            <w:pPr>
              <w:jc w:val="center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056AF8">
              <w:rPr>
                <w:rFonts w:eastAsia="Times New Roman" w:cstheme="minorHAnsi"/>
                <w:color w:val="000000"/>
                <w:sz w:val="20"/>
                <w:szCs w:val="20"/>
              </w:rPr>
              <w:t>ND</w:t>
            </w:r>
          </w:p>
        </w:tc>
      </w:tr>
      <w:tr w:rsidR="00337AB8" w:rsidRPr="00E23D7C" w14:paraId="102B4344" w14:textId="77777777" w:rsidTr="00056AF8">
        <w:trPr>
          <w:trHeight w:val="300"/>
        </w:trPr>
        <w:tc>
          <w:tcPr>
            <w:tcW w:w="197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</w:tcPr>
          <w:p w14:paraId="203317E2" w14:textId="130A113C" w:rsidR="00337AB8" w:rsidRPr="00056AF8" w:rsidRDefault="00337AB8">
            <w:pPr>
              <w:rPr>
                <w:rFonts w:eastAsia="Times New Roman" w:cstheme="minorHAnsi"/>
                <w:sz w:val="20"/>
                <w:szCs w:val="20"/>
              </w:rPr>
            </w:pPr>
            <w:r w:rsidRPr="00056AF8">
              <w:rPr>
                <w:rFonts w:eastAsia="Times New Roman" w:cstheme="minorHAnsi"/>
                <w:sz w:val="20"/>
                <w:szCs w:val="20"/>
              </w:rPr>
              <w:t>Hg/IFAW237/2011</w:t>
            </w:r>
          </w:p>
        </w:tc>
        <w:tc>
          <w:tcPr>
            <w:tcW w:w="8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6327ECE0" w14:textId="0443E76B" w:rsidR="00337AB8" w:rsidRPr="00056AF8" w:rsidRDefault="00337AB8" w:rsidP="00337AB8">
            <w:pPr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056AF8">
              <w:rPr>
                <w:rFonts w:eastAsia="Times New Roman" w:cstheme="minorHAnsi"/>
                <w:color w:val="000000"/>
                <w:sz w:val="20"/>
                <w:szCs w:val="20"/>
              </w:rPr>
              <w:t>Grey</w:t>
            </w:r>
          </w:p>
        </w:tc>
        <w:tc>
          <w:tcPr>
            <w:tcW w:w="8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0DB73AEC" w14:textId="7A124CD4" w:rsidR="00337AB8" w:rsidRPr="00056AF8" w:rsidRDefault="00337AB8" w:rsidP="006F5F0B">
            <w:pPr>
              <w:jc w:val="center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056AF8">
              <w:rPr>
                <w:rFonts w:eastAsia="Times New Roman" w:cstheme="minorHAnsi"/>
                <w:color w:val="000000"/>
                <w:sz w:val="20"/>
                <w:szCs w:val="20"/>
              </w:rPr>
              <w:t xml:space="preserve">  +*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495C38A4" w14:textId="0C003680" w:rsidR="00337AB8" w:rsidRPr="00056AF8" w:rsidRDefault="00337AB8">
            <w:pPr>
              <w:jc w:val="center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056AF8">
              <w:rPr>
                <w:rFonts w:eastAsia="Times New Roman" w:cstheme="minorHAnsi"/>
                <w:color w:val="000000"/>
                <w:sz w:val="20"/>
                <w:szCs w:val="20"/>
              </w:rPr>
              <w:t>+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71F5BB4D" w14:textId="7F377BB4" w:rsidR="00337AB8" w:rsidRPr="00056AF8" w:rsidRDefault="00337AB8">
            <w:pPr>
              <w:jc w:val="center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056AF8">
              <w:rPr>
                <w:rFonts w:eastAsia="Times New Roman" w:cstheme="minorHAnsi"/>
                <w:color w:val="000000"/>
                <w:sz w:val="20"/>
                <w:szCs w:val="20"/>
              </w:rPr>
              <w:t>-</w:t>
            </w:r>
          </w:p>
        </w:tc>
        <w:tc>
          <w:tcPr>
            <w:tcW w:w="9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7B1F5D00" w14:textId="0E9192DE" w:rsidR="00337AB8" w:rsidRPr="00056AF8" w:rsidRDefault="00337AB8">
            <w:pPr>
              <w:jc w:val="center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056AF8">
              <w:rPr>
                <w:rFonts w:eastAsia="Times New Roman" w:cstheme="minorHAnsi"/>
                <w:color w:val="000000"/>
                <w:sz w:val="20"/>
                <w:szCs w:val="20"/>
              </w:rPr>
              <w:t>-</w:t>
            </w:r>
          </w:p>
        </w:tc>
        <w:tc>
          <w:tcPr>
            <w:tcW w:w="9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7D3FB5B8" w14:textId="01BC0679" w:rsidR="00337AB8" w:rsidRPr="00056AF8" w:rsidRDefault="00337AB8">
            <w:pPr>
              <w:jc w:val="center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056AF8">
              <w:rPr>
                <w:rFonts w:eastAsia="Times New Roman" w:cstheme="minorHAnsi"/>
                <w:color w:val="000000"/>
                <w:sz w:val="20"/>
                <w:szCs w:val="20"/>
              </w:rPr>
              <w:t>-</w:t>
            </w:r>
          </w:p>
        </w:tc>
      </w:tr>
      <w:tr w:rsidR="00337AB8" w:rsidRPr="00E23D7C" w14:paraId="1FEA8794" w14:textId="77777777" w:rsidTr="00056AF8">
        <w:trPr>
          <w:trHeight w:val="300"/>
        </w:trPr>
        <w:tc>
          <w:tcPr>
            <w:tcW w:w="197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</w:tcPr>
          <w:p w14:paraId="3F0CA547" w14:textId="25510FCC" w:rsidR="00337AB8" w:rsidRPr="00056AF8" w:rsidRDefault="00337AB8">
            <w:pPr>
              <w:rPr>
                <w:rFonts w:eastAsia="Times New Roman" w:cstheme="minorHAnsi"/>
                <w:sz w:val="20"/>
                <w:szCs w:val="20"/>
              </w:rPr>
            </w:pPr>
            <w:r w:rsidRPr="00056AF8">
              <w:rPr>
                <w:rFonts w:eastAsia="Times New Roman" w:cstheme="minorHAnsi"/>
                <w:sz w:val="20"/>
                <w:szCs w:val="20"/>
              </w:rPr>
              <w:t>Hg/IFAW265/2012</w:t>
            </w:r>
          </w:p>
        </w:tc>
        <w:tc>
          <w:tcPr>
            <w:tcW w:w="8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632D5814" w14:textId="31D7D5A9" w:rsidR="00337AB8" w:rsidRPr="00056AF8" w:rsidRDefault="00337AB8" w:rsidP="00337AB8">
            <w:pPr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056AF8">
              <w:rPr>
                <w:rFonts w:eastAsia="Times New Roman" w:cstheme="minorHAnsi"/>
                <w:color w:val="000000"/>
                <w:sz w:val="20"/>
                <w:szCs w:val="20"/>
              </w:rPr>
              <w:t>Grey</w:t>
            </w:r>
          </w:p>
        </w:tc>
        <w:tc>
          <w:tcPr>
            <w:tcW w:w="8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5D98D573" w14:textId="402C88FD" w:rsidR="00337AB8" w:rsidRPr="00056AF8" w:rsidRDefault="00337AB8" w:rsidP="006F5F0B">
            <w:pPr>
              <w:jc w:val="center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056AF8">
              <w:rPr>
                <w:rFonts w:eastAsia="Times New Roman" w:cstheme="minorHAnsi"/>
                <w:color w:val="000000"/>
                <w:sz w:val="20"/>
                <w:szCs w:val="20"/>
              </w:rPr>
              <w:t>+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4B4182FB" w14:textId="07902E86" w:rsidR="00337AB8" w:rsidRPr="00056AF8" w:rsidRDefault="00337AB8">
            <w:pPr>
              <w:jc w:val="center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056AF8">
              <w:rPr>
                <w:rFonts w:eastAsia="Times New Roman" w:cstheme="minorHAnsi"/>
                <w:color w:val="000000"/>
                <w:sz w:val="20"/>
                <w:szCs w:val="20"/>
              </w:rPr>
              <w:t>-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2B4AA7BC" w14:textId="415591A3" w:rsidR="00337AB8" w:rsidRPr="00056AF8" w:rsidRDefault="00337AB8">
            <w:pPr>
              <w:jc w:val="center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056AF8">
              <w:rPr>
                <w:rFonts w:eastAsia="Times New Roman" w:cstheme="minorHAnsi"/>
                <w:color w:val="000000"/>
                <w:sz w:val="20"/>
                <w:szCs w:val="20"/>
              </w:rPr>
              <w:t>+</w:t>
            </w:r>
          </w:p>
        </w:tc>
        <w:tc>
          <w:tcPr>
            <w:tcW w:w="9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6A1194E3" w14:textId="0AC0F495" w:rsidR="00337AB8" w:rsidRPr="00056AF8" w:rsidRDefault="00337AB8">
            <w:pPr>
              <w:jc w:val="center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056AF8">
              <w:rPr>
                <w:rFonts w:eastAsia="Times New Roman" w:cstheme="minorHAnsi"/>
                <w:color w:val="000000"/>
                <w:sz w:val="20"/>
                <w:szCs w:val="20"/>
              </w:rPr>
              <w:t>-</w:t>
            </w:r>
          </w:p>
        </w:tc>
        <w:tc>
          <w:tcPr>
            <w:tcW w:w="9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3F89AE25" w14:textId="2773ADDB" w:rsidR="00337AB8" w:rsidRPr="00056AF8" w:rsidRDefault="00337AB8">
            <w:pPr>
              <w:jc w:val="center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056AF8">
              <w:rPr>
                <w:rFonts w:eastAsia="Times New Roman" w:cstheme="minorHAnsi"/>
                <w:color w:val="000000"/>
                <w:sz w:val="20"/>
                <w:szCs w:val="20"/>
              </w:rPr>
              <w:t>+</w:t>
            </w:r>
          </w:p>
        </w:tc>
      </w:tr>
      <w:tr w:rsidR="00337AB8" w:rsidRPr="00E23D7C" w14:paraId="439B3506" w14:textId="77777777" w:rsidTr="00056AF8">
        <w:trPr>
          <w:trHeight w:val="300"/>
        </w:trPr>
        <w:tc>
          <w:tcPr>
            <w:tcW w:w="197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</w:tcPr>
          <w:p w14:paraId="126C8643" w14:textId="1BE1671A" w:rsidR="00337AB8" w:rsidRPr="00056AF8" w:rsidRDefault="00337AB8">
            <w:pPr>
              <w:rPr>
                <w:rFonts w:eastAsia="Times New Roman" w:cstheme="minorHAnsi"/>
                <w:sz w:val="20"/>
                <w:szCs w:val="20"/>
              </w:rPr>
            </w:pPr>
            <w:r w:rsidRPr="00056AF8">
              <w:rPr>
                <w:rFonts w:eastAsia="Times New Roman" w:cstheme="minorHAnsi"/>
                <w:sz w:val="20"/>
                <w:szCs w:val="20"/>
              </w:rPr>
              <w:t>Hg/IFAW267/2012</w:t>
            </w:r>
          </w:p>
        </w:tc>
        <w:tc>
          <w:tcPr>
            <w:tcW w:w="8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686766B8" w14:textId="313D214B" w:rsidR="00337AB8" w:rsidRPr="00056AF8" w:rsidRDefault="00337AB8" w:rsidP="00337AB8">
            <w:pPr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056AF8">
              <w:rPr>
                <w:rFonts w:eastAsia="Times New Roman" w:cstheme="minorHAnsi"/>
                <w:color w:val="000000"/>
                <w:sz w:val="20"/>
                <w:szCs w:val="20"/>
              </w:rPr>
              <w:t>Grey</w:t>
            </w:r>
          </w:p>
        </w:tc>
        <w:tc>
          <w:tcPr>
            <w:tcW w:w="8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61DC8B64" w14:textId="6F128E4E" w:rsidR="00337AB8" w:rsidRPr="00056AF8" w:rsidRDefault="0002282B" w:rsidP="006F5F0B">
            <w:pPr>
              <w:jc w:val="center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056AF8">
              <w:rPr>
                <w:rFonts w:eastAsia="Times New Roman" w:cstheme="minorHAnsi"/>
                <w:color w:val="000000"/>
                <w:sz w:val="20"/>
                <w:szCs w:val="20"/>
              </w:rPr>
              <w:t xml:space="preserve">  </w:t>
            </w:r>
            <w:r w:rsidR="00337AB8" w:rsidRPr="00056AF8">
              <w:rPr>
                <w:rFonts w:eastAsia="Times New Roman" w:cstheme="minorHAnsi"/>
                <w:color w:val="000000"/>
                <w:sz w:val="20"/>
                <w:szCs w:val="20"/>
              </w:rPr>
              <w:t>+</w:t>
            </w:r>
            <w:r w:rsidRPr="00056AF8">
              <w:rPr>
                <w:rFonts w:eastAsia="Times New Roman" w:cstheme="minorHAnsi"/>
                <w:color w:val="000000"/>
                <w:sz w:val="20"/>
                <w:szCs w:val="20"/>
              </w:rPr>
              <w:t>*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64DC6068" w14:textId="6F88024F" w:rsidR="00337AB8" w:rsidRPr="00056AF8" w:rsidRDefault="00337AB8">
            <w:pPr>
              <w:jc w:val="center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056AF8">
              <w:rPr>
                <w:rFonts w:eastAsia="Times New Roman" w:cstheme="minorHAnsi"/>
                <w:color w:val="000000"/>
                <w:sz w:val="20"/>
                <w:szCs w:val="20"/>
              </w:rPr>
              <w:t>-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756B50E4" w14:textId="4FCD7EB1" w:rsidR="00337AB8" w:rsidRPr="00056AF8" w:rsidRDefault="00337AB8">
            <w:pPr>
              <w:jc w:val="center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056AF8">
              <w:rPr>
                <w:rFonts w:eastAsia="Times New Roman" w:cstheme="minorHAnsi"/>
                <w:color w:val="000000"/>
                <w:sz w:val="20"/>
                <w:szCs w:val="20"/>
              </w:rPr>
              <w:t>-</w:t>
            </w:r>
          </w:p>
        </w:tc>
        <w:tc>
          <w:tcPr>
            <w:tcW w:w="9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310B363C" w14:textId="19823F05" w:rsidR="00337AB8" w:rsidRPr="00056AF8" w:rsidRDefault="00337AB8">
            <w:pPr>
              <w:jc w:val="center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056AF8">
              <w:rPr>
                <w:rFonts w:eastAsia="Times New Roman" w:cstheme="minorHAnsi"/>
                <w:color w:val="000000"/>
                <w:sz w:val="20"/>
                <w:szCs w:val="20"/>
              </w:rPr>
              <w:t>-</w:t>
            </w:r>
          </w:p>
        </w:tc>
        <w:tc>
          <w:tcPr>
            <w:tcW w:w="9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162C7BEF" w14:textId="34B859D1" w:rsidR="00337AB8" w:rsidRPr="00056AF8" w:rsidRDefault="00337AB8">
            <w:pPr>
              <w:jc w:val="center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056AF8">
              <w:rPr>
                <w:rFonts w:eastAsia="Times New Roman" w:cstheme="minorHAnsi"/>
                <w:color w:val="000000"/>
                <w:sz w:val="20"/>
                <w:szCs w:val="20"/>
              </w:rPr>
              <w:t>-</w:t>
            </w:r>
          </w:p>
        </w:tc>
      </w:tr>
      <w:tr w:rsidR="00337AB8" w:rsidRPr="00E23D7C" w14:paraId="4CA18621" w14:textId="77777777" w:rsidTr="00056AF8">
        <w:trPr>
          <w:trHeight w:val="300"/>
        </w:trPr>
        <w:tc>
          <w:tcPr>
            <w:tcW w:w="197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hideMark/>
          </w:tcPr>
          <w:p w14:paraId="5B1406CB" w14:textId="75CF0643" w:rsidR="00337AB8" w:rsidRPr="00056AF8" w:rsidRDefault="00337AB8">
            <w:pPr>
              <w:rPr>
                <w:rFonts w:eastAsia="Times New Roman" w:cstheme="minorHAnsi"/>
                <w:sz w:val="20"/>
                <w:szCs w:val="20"/>
              </w:rPr>
            </w:pPr>
            <w:r w:rsidRPr="00056AF8">
              <w:rPr>
                <w:rFonts w:eastAsia="Times New Roman" w:cstheme="minorHAnsi"/>
                <w:sz w:val="20"/>
                <w:szCs w:val="20"/>
              </w:rPr>
              <w:t>Hg/IFAW049/2013</w:t>
            </w:r>
          </w:p>
        </w:tc>
        <w:tc>
          <w:tcPr>
            <w:tcW w:w="8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A557D67" w14:textId="77777777" w:rsidR="00337AB8" w:rsidRPr="00056AF8" w:rsidRDefault="00337AB8" w:rsidP="00337AB8">
            <w:pPr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056AF8">
              <w:rPr>
                <w:rFonts w:eastAsia="Times New Roman" w:cstheme="minorHAnsi"/>
                <w:color w:val="000000"/>
                <w:sz w:val="20"/>
                <w:szCs w:val="20"/>
              </w:rPr>
              <w:t>Grey</w:t>
            </w:r>
          </w:p>
        </w:tc>
        <w:tc>
          <w:tcPr>
            <w:tcW w:w="8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CB8A239" w14:textId="77777777" w:rsidR="00337AB8" w:rsidRPr="00056AF8" w:rsidRDefault="00337AB8" w:rsidP="006F5F0B">
            <w:pPr>
              <w:jc w:val="center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056AF8">
              <w:rPr>
                <w:rFonts w:eastAsia="Times New Roman" w:cstheme="minorHAnsi"/>
                <w:color w:val="000000"/>
                <w:sz w:val="20"/>
                <w:szCs w:val="20"/>
              </w:rPr>
              <w:t>+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2343B53" w14:textId="77777777" w:rsidR="00337AB8" w:rsidRPr="00056AF8" w:rsidRDefault="00337AB8">
            <w:pPr>
              <w:jc w:val="center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056AF8">
              <w:rPr>
                <w:rFonts w:eastAsia="Times New Roman" w:cstheme="minorHAnsi"/>
                <w:color w:val="000000"/>
                <w:sz w:val="20"/>
                <w:szCs w:val="20"/>
              </w:rPr>
              <w:t>-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8D4B817" w14:textId="77777777" w:rsidR="00337AB8" w:rsidRPr="00056AF8" w:rsidRDefault="00337AB8">
            <w:pPr>
              <w:jc w:val="center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056AF8">
              <w:rPr>
                <w:rFonts w:eastAsia="Times New Roman" w:cstheme="minorHAnsi"/>
                <w:color w:val="000000"/>
                <w:sz w:val="20"/>
                <w:szCs w:val="20"/>
              </w:rPr>
              <w:t>+</w:t>
            </w:r>
          </w:p>
        </w:tc>
        <w:tc>
          <w:tcPr>
            <w:tcW w:w="9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3A73B7F" w14:textId="77777777" w:rsidR="00337AB8" w:rsidRPr="00056AF8" w:rsidRDefault="00337AB8">
            <w:pPr>
              <w:jc w:val="center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056AF8">
              <w:rPr>
                <w:rFonts w:eastAsia="Times New Roman" w:cstheme="minorHAnsi"/>
                <w:color w:val="000000"/>
                <w:sz w:val="20"/>
                <w:szCs w:val="20"/>
              </w:rPr>
              <w:t>-</w:t>
            </w:r>
          </w:p>
        </w:tc>
        <w:tc>
          <w:tcPr>
            <w:tcW w:w="9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1A25B9F" w14:textId="77777777" w:rsidR="00337AB8" w:rsidRPr="00056AF8" w:rsidRDefault="00337AB8">
            <w:pPr>
              <w:jc w:val="center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056AF8">
              <w:rPr>
                <w:rFonts w:eastAsia="Times New Roman" w:cstheme="minorHAnsi"/>
                <w:color w:val="000000"/>
                <w:sz w:val="20"/>
                <w:szCs w:val="20"/>
              </w:rPr>
              <w:t>-</w:t>
            </w:r>
          </w:p>
        </w:tc>
      </w:tr>
      <w:tr w:rsidR="00337AB8" w:rsidRPr="00E23D7C" w14:paraId="0F71D7A4" w14:textId="77777777" w:rsidTr="00056AF8">
        <w:trPr>
          <w:trHeight w:val="300"/>
        </w:trPr>
        <w:tc>
          <w:tcPr>
            <w:tcW w:w="197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</w:tcPr>
          <w:p w14:paraId="2CE98217" w14:textId="5107AAD6" w:rsidR="00337AB8" w:rsidRPr="00056AF8" w:rsidRDefault="00337AB8">
            <w:pPr>
              <w:rPr>
                <w:rFonts w:eastAsia="Times New Roman" w:cstheme="minorHAnsi"/>
                <w:sz w:val="20"/>
                <w:szCs w:val="20"/>
              </w:rPr>
            </w:pPr>
            <w:r w:rsidRPr="00056AF8">
              <w:rPr>
                <w:rFonts w:eastAsia="Times New Roman" w:cstheme="minorHAnsi"/>
                <w:sz w:val="20"/>
                <w:szCs w:val="20"/>
              </w:rPr>
              <w:t>Hg/IFAW140/2014</w:t>
            </w:r>
          </w:p>
        </w:tc>
        <w:tc>
          <w:tcPr>
            <w:tcW w:w="8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153089A5" w14:textId="2E31C689" w:rsidR="00337AB8" w:rsidRPr="00056AF8" w:rsidRDefault="00337AB8" w:rsidP="00337AB8">
            <w:pPr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056AF8">
              <w:rPr>
                <w:rFonts w:eastAsia="Times New Roman" w:cstheme="minorHAnsi"/>
                <w:color w:val="000000"/>
                <w:sz w:val="20"/>
                <w:szCs w:val="20"/>
              </w:rPr>
              <w:t>Grey</w:t>
            </w:r>
          </w:p>
        </w:tc>
        <w:tc>
          <w:tcPr>
            <w:tcW w:w="8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021D4587" w14:textId="2C784575" w:rsidR="00337AB8" w:rsidRPr="00056AF8" w:rsidRDefault="00337AB8" w:rsidP="006F5F0B">
            <w:pPr>
              <w:jc w:val="center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056AF8">
              <w:rPr>
                <w:rFonts w:eastAsia="Times New Roman" w:cstheme="minorHAnsi"/>
                <w:color w:val="000000"/>
                <w:sz w:val="20"/>
                <w:szCs w:val="20"/>
              </w:rPr>
              <w:t xml:space="preserve">  +*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38010391" w14:textId="24BF9574" w:rsidR="00337AB8" w:rsidRPr="00056AF8" w:rsidRDefault="00337AB8">
            <w:pPr>
              <w:jc w:val="center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056AF8">
              <w:rPr>
                <w:rFonts w:eastAsia="Times New Roman" w:cstheme="minorHAnsi"/>
                <w:color w:val="000000"/>
                <w:sz w:val="20"/>
                <w:szCs w:val="20"/>
              </w:rPr>
              <w:t>-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19F29C02" w14:textId="64D55B08" w:rsidR="00337AB8" w:rsidRPr="00056AF8" w:rsidRDefault="00337AB8">
            <w:pPr>
              <w:jc w:val="center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056AF8">
              <w:rPr>
                <w:rFonts w:eastAsia="Times New Roman" w:cstheme="minorHAnsi"/>
                <w:color w:val="000000"/>
                <w:sz w:val="20"/>
                <w:szCs w:val="20"/>
              </w:rPr>
              <w:t>-</w:t>
            </w:r>
          </w:p>
        </w:tc>
        <w:tc>
          <w:tcPr>
            <w:tcW w:w="9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0B57CA67" w14:textId="68121E37" w:rsidR="00337AB8" w:rsidRPr="00056AF8" w:rsidRDefault="00337AB8">
            <w:pPr>
              <w:jc w:val="center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056AF8">
              <w:rPr>
                <w:rFonts w:eastAsia="Times New Roman" w:cstheme="minorHAnsi"/>
                <w:color w:val="000000"/>
                <w:sz w:val="20"/>
                <w:szCs w:val="20"/>
              </w:rPr>
              <w:t>-</w:t>
            </w:r>
          </w:p>
        </w:tc>
        <w:tc>
          <w:tcPr>
            <w:tcW w:w="9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41FC8472" w14:textId="1A1E1BCB" w:rsidR="00337AB8" w:rsidRPr="00056AF8" w:rsidRDefault="00337AB8">
            <w:pPr>
              <w:jc w:val="center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056AF8">
              <w:rPr>
                <w:rFonts w:eastAsia="Times New Roman" w:cstheme="minorHAnsi"/>
                <w:color w:val="000000"/>
                <w:sz w:val="20"/>
                <w:szCs w:val="20"/>
              </w:rPr>
              <w:t>-</w:t>
            </w:r>
          </w:p>
        </w:tc>
      </w:tr>
      <w:tr w:rsidR="00337AB8" w:rsidRPr="00E23D7C" w14:paraId="0057FC5E" w14:textId="77777777" w:rsidTr="00056AF8">
        <w:trPr>
          <w:trHeight w:val="300"/>
        </w:trPr>
        <w:tc>
          <w:tcPr>
            <w:tcW w:w="197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hideMark/>
          </w:tcPr>
          <w:p w14:paraId="6BA36FA3" w14:textId="2DFEC95E" w:rsidR="00337AB8" w:rsidRPr="00056AF8" w:rsidRDefault="00337AB8" w:rsidP="00337AB8">
            <w:pPr>
              <w:rPr>
                <w:rFonts w:eastAsia="Times New Roman" w:cstheme="minorHAnsi"/>
                <w:sz w:val="20"/>
                <w:szCs w:val="20"/>
              </w:rPr>
            </w:pPr>
            <w:r w:rsidRPr="00056AF8">
              <w:rPr>
                <w:rFonts w:eastAsia="Times New Roman" w:cstheme="minorHAnsi"/>
                <w:sz w:val="20"/>
                <w:szCs w:val="20"/>
              </w:rPr>
              <w:t>Hg/IFAW087/2015</w:t>
            </w:r>
          </w:p>
        </w:tc>
        <w:tc>
          <w:tcPr>
            <w:tcW w:w="8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7FEA8BD" w14:textId="77777777" w:rsidR="00337AB8" w:rsidRPr="00056AF8" w:rsidRDefault="00337AB8" w:rsidP="00337AB8">
            <w:pPr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056AF8">
              <w:rPr>
                <w:rFonts w:eastAsia="Times New Roman" w:cstheme="minorHAnsi"/>
                <w:color w:val="000000"/>
                <w:sz w:val="20"/>
                <w:szCs w:val="20"/>
              </w:rPr>
              <w:t>Grey</w:t>
            </w:r>
          </w:p>
        </w:tc>
        <w:tc>
          <w:tcPr>
            <w:tcW w:w="8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F9C437B" w14:textId="77777777" w:rsidR="00337AB8" w:rsidRPr="00056AF8" w:rsidRDefault="00337AB8" w:rsidP="006F5F0B">
            <w:pPr>
              <w:jc w:val="center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056AF8">
              <w:rPr>
                <w:rFonts w:eastAsia="Times New Roman" w:cstheme="minorHAnsi"/>
                <w:color w:val="000000"/>
                <w:sz w:val="20"/>
                <w:szCs w:val="20"/>
              </w:rPr>
              <w:t>+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8D5CA62" w14:textId="77777777" w:rsidR="00337AB8" w:rsidRPr="00056AF8" w:rsidRDefault="00337AB8">
            <w:pPr>
              <w:jc w:val="center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056AF8">
              <w:rPr>
                <w:rFonts w:eastAsia="Times New Roman" w:cstheme="minorHAnsi"/>
                <w:color w:val="000000"/>
                <w:sz w:val="20"/>
                <w:szCs w:val="20"/>
              </w:rPr>
              <w:t>-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CC1DF74" w14:textId="77777777" w:rsidR="00337AB8" w:rsidRPr="00056AF8" w:rsidRDefault="00337AB8">
            <w:pPr>
              <w:jc w:val="center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056AF8">
              <w:rPr>
                <w:rFonts w:eastAsia="Times New Roman" w:cstheme="minorHAnsi"/>
                <w:color w:val="000000"/>
                <w:sz w:val="20"/>
                <w:szCs w:val="20"/>
              </w:rPr>
              <w:t>-</w:t>
            </w:r>
          </w:p>
        </w:tc>
        <w:tc>
          <w:tcPr>
            <w:tcW w:w="9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4A6346B" w14:textId="77777777" w:rsidR="00337AB8" w:rsidRPr="00056AF8" w:rsidRDefault="00337AB8">
            <w:pPr>
              <w:jc w:val="center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056AF8">
              <w:rPr>
                <w:rFonts w:eastAsia="Times New Roman" w:cstheme="minorHAnsi"/>
                <w:color w:val="000000"/>
                <w:sz w:val="20"/>
                <w:szCs w:val="20"/>
              </w:rPr>
              <w:t>-</w:t>
            </w:r>
          </w:p>
        </w:tc>
        <w:tc>
          <w:tcPr>
            <w:tcW w:w="9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735A718" w14:textId="77777777" w:rsidR="00337AB8" w:rsidRPr="00056AF8" w:rsidRDefault="00337AB8">
            <w:pPr>
              <w:jc w:val="center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056AF8">
              <w:rPr>
                <w:rFonts w:eastAsia="Times New Roman" w:cstheme="minorHAnsi"/>
                <w:color w:val="000000"/>
                <w:sz w:val="20"/>
                <w:szCs w:val="20"/>
              </w:rPr>
              <w:t>-</w:t>
            </w:r>
          </w:p>
        </w:tc>
      </w:tr>
      <w:tr w:rsidR="00337AB8" w:rsidRPr="00E23D7C" w14:paraId="3A0D88F5" w14:textId="77777777" w:rsidTr="00056AF8">
        <w:trPr>
          <w:trHeight w:val="300"/>
        </w:trPr>
        <w:tc>
          <w:tcPr>
            <w:tcW w:w="197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hideMark/>
          </w:tcPr>
          <w:p w14:paraId="4A7961E9" w14:textId="1E7F66C5" w:rsidR="00337AB8" w:rsidRPr="00056AF8" w:rsidRDefault="00337AB8" w:rsidP="00337AB8">
            <w:pPr>
              <w:rPr>
                <w:rFonts w:eastAsia="Times New Roman" w:cstheme="minorHAnsi"/>
                <w:sz w:val="20"/>
                <w:szCs w:val="20"/>
              </w:rPr>
            </w:pPr>
            <w:r w:rsidRPr="00056AF8">
              <w:rPr>
                <w:rFonts w:eastAsia="Times New Roman" w:cstheme="minorHAnsi"/>
                <w:sz w:val="20"/>
                <w:szCs w:val="20"/>
              </w:rPr>
              <w:t>Hg/IFAW098/2015</w:t>
            </w:r>
          </w:p>
        </w:tc>
        <w:tc>
          <w:tcPr>
            <w:tcW w:w="8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DAE1797" w14:textId="77777777" w:rsidR="00337AB8" w:rsidRPr="00056AF8" w:rsidRDefault="00337AB8" w:rsidP="00337AB8">
            <w:pPr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056AF8">
              <w:rPr>
                <w:rFonts w:eastAsia="Times New Roman" w:cstheme="minorHAnsi"/>
                <w:color w:val="000000"/>
                <w:sz w:val="20"/>
                <w:szCs w:val="20"/>
              </w:rPr>
              <w:t>Grey</w:t>
            </w:r>
          </w:p>
        </w:tc>
        <w:tc>
          <w:tcPr>
            <w:tcW w:w="8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ACBCBF5" w14:textId="77777777" w:rsidR="00337AB8" w:rsidRPr="00056AF8" w:rsidRDefault="00337AB8" w:rsidP="006F5F0B">
            <w:pPr>
              <w:jc w:val="center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056AF8">
              <w:rPr>
                <w:rFonts w:eastAsia="Times New Roman" w:cstheme="minorHAnsi"/>
                <w:color w:val="000000"/>
                <w:sz w:val="20"/>
                <w:szCs w:val="20"/>
              </w:rPr>
              <w:t>+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75C3026" w14:textId="77777777" w:rsidR="00337AB8" w:rsidRPr="00056AF8" w:rsidRDefault="00337AB8">
            <w:pPr>
              <w:jc w:val="center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056AF8">
              <w:rPr>
                <w:rFonts w:eastAsia="Times New Roman" w:cstheme="minorHAnsi"/>
                <w:color w:val="000000"/>
                <w:sz w:val="20"/>
                <w:szCs w:val="20"/>
              </w:rPr>
              <w:t>-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6AFF9D9" w14:textId="77777777" w:rsidR="00337AB8" w:rsidRPr="00056AF8" w:rsidRDefault="00337AB8">
            <w:pPr>
              <w:jc w:val="center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056AF8">
              <w:rPr>
                <w:rFonts w:eastAsia="Times New Roman" w:cstheme="minorHAnsi"/>
                <w:color w:val="000000"/>
                <w:sz w:val="20"/>
                <w:szCs w:val="20"/>
              </w:rPr>
              <w:t>-</w:t>
            </w:r>
          </w:p>
        </w:tc>
        <w:tc>
          <w:tcPr>
            <w:tcW w:w="9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810BDB8" w14:textId="77777777" w:rsidR="00337AB8" w:rsidRPr="00056AF8" w:rsidRDefault="00337AB8">
            <w:pPr>
              <w:jc w:val="center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056AF8">
              <w:rPr>
                <w:rFonts w:eastAsia="Times New Roman" w:cstheme="minorHAnsi"/>
                <w:color w:val="000000"/>
                <w:sz w:val="20"/>
                <w:szCs w:val="20"/>
              </w:rPr>
              <w:t>+</w:t>
            </w:r>
          </w:p>
        </w:tc>
        <w:tc>
          <w:tcPr>
            <w:tcW w:w="9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54B050C" w14:textId="77777777" w:rsidR="00337AB8" w:rsidRPr="00056AF8" w:rsidRDefault="00337AB8">
            <w:pPr>
              <w:jc w:val="center"/>
              <w:rPr>
                <w:rFonts w:eastAsia="Times New Roman" w:cstheme="minorHAnsi"/>
                <w:color w:val="000000"/>
                <w:sz w:val="20"/>
                <w:szCs w:val="20"/>
              </w:rPr>
            </w:pPr>
            <w:r w:rsidRPr="00056AF8">
              <w:rPr>
                <w:rFonts w:eastAsia="Times New Roman" w:cstheme="minorHAnsi"/>
                <w:color w:val="000000"/>
                <w:sz w:val="20"/>
                <w:szCs w:val="20"/>
              </w:rPr>
              <w:t>-</w:t>
            </w:r>
          </w:p>
        </w:tc>
      </w:tr>
      <w:tr w:rsidR="00337AB8" w:rsidRPr="00E23D7C" w14:paraId="4B5BF805" w14:textId="77777777" w:rsidTr="00056AF8">
        <w:trPr>
          <w:trHeight w:val="300"/>
        </w:trPr>
        <w:tc>
          <w:tcPr>
            <w:tcW w:w="197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4F1F107" w14:textId="5B46BF1A" w:rsidR="00337AB8" w:rsidRPr="00056AF8" w:rsidRDefault="00337AB8">
            <w:pPr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056AF8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Hg/IFAW145/2015</w:t>
            </w:r>
          </w:p>
        </w:tc>
        <w:tc>
          <w:tcPr>
            <w:tcW w:w="8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0B89EB2" w14:textId="77777777" w:rsidR="00337AB8" w:rsidRPr="00056AF8" w:rsidRDefault="00337AB8" w:rsidP="00337AB8">
            <w:pPr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056AF8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Grey</w:t>
            </w:r>
          </w:p>
        </w:tc>
        <w:tc>
          <w:tcPr>
            <w:tcW w:w="8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5ACBD99" w14:textId="24BECECB" w:rsidR="00337AB8" w:rsidRPr="00056AF8" w:rsidRDefault="00337AB8" w:rsidP="006F5F0B">
            <w:pPr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056AF8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 xml:space="preserve">  +*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EF2737F" w14:textId="77777777" w:rsidR="00337AB8" w:rsidRPr="00056AF8" w:rsidRDefault="00337AB8">
            <w:pPr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056AF8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+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6459712" w14:textId="77777777" w:rsidR="00337AB8" w:rsidRPr="00056AF8" w:rsidRDefault="00337AB8">
            <w:pPr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056AF8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-</w:t>
            </w:r>
          </w:p>
        </w:tc>
        <w:tc>
          <w:tcPr>
            <w:tcW w:w="9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6C14F67" w14:textId="77777777" w:rsidR="00337AB8" w:rsidRPr="00056AF8" w:rsidRDefault="00337AB8">
            <w:pPr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056AF8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-</w:t>
            </w:r>
          </w:p>
        </w:tc>
        <w:tc>
          <w:tcPr>
            <w:tcW w:w="9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10FEF4C" w14:textId="77777777" w:rsidR="00337AB8" w:rsidRPr="00056AF8" w:rsidRDefault="00337AB8">
            <w:pPr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056AF8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-</w:t>
            </w:r>
          </w:p>
        </w:tc>
      </w:tr>
    </w:tbl>
    <w:p w14:paraId="54EF26F0" w14:textId="77777777" w:rsidR="008D204C" w:rsidRDefault="008D204C" w:rsidP="008D204C"/>
    <w:p w14:paraId="36550053" w14:textId="37411627" w:rsidR="008D204C" w:rsidRDefault="008D204C" w:rsidP="008D204C">
      <w:r>
        <w:t>Asterisks indicate samples w</w:t>
      </w:r>
      <w:r w:rsidR="0002282B">
        <w:t>h</w:t>
      </w:r>
      <w:r>
        <w:t xml:space="preserve">ere </w:t>
      </w:r>
      <w:r w:rsidR="0002282B">
        <w:t xml:space="preserve">H gene was </w:t>
      </w:r>
      <w:r>
        <w:t xml:space="preserve">sequenced. </w:t>
      </w:r>
      <w:r w:rsidR="0002282B">
        <w:t>ND</w:t>
      </w:r>
      <w:r>
        <w:t xml:space="preserve"> is not done due to tissue/RNA unavailability.</w:t>
      </w:r>
      <w:r w:rsidR="008F3113">
        <w:t xml:space="preserve"> </w:t>
      </w:r>
    </w:p>
    <w:p w14:paraId="387A109E" w14:textId="4AB36B5D" w:rsidR="008F3113" w:rsidRDefault="008F3113" w:rsidP="008D204C"/>
    <w:p w14:paraId="48259B2E" w14:textId="55C281F1" w:rsidR="008F3113" w:rsidRDefault="008F3113" w:rsidP="008D204C"/>
    <w:p w14:paraId="6B108791" w14:textId="606C633B" w:rsidR="008F3113" w:rsidRDefault="008F3113">
      <w:pPr>
        <w:spacing w:after="160" w:line="259" w:lineRule="auto"/>
      </w:pPr>
      <w:r>
        <w:br w:type="page"/>
      </w:r>
    </w:p>
    <w:p w14:paraId="49A4CAF8" w14:textId="175D051B" w:rsidR="008F3113" w:rsidRDefault="008F3113" w:rsidP="008D204C"/>
    <w:p w14:paraId="742DC4FA" w14:textId="103A52CC" w:rsidR="008F3113" w:rsidRDefault="008F3113" w:rsidP="008F3113">
      <w:r>
        <w:t xml:space="preserve">Supplemental Table </w:t>
      </w:r>
      <w:r w:rsidR="00800FED">
        <w:t>4</w:t>
      </w:r>
    </w:p>
    <w:p w14:paraId="1AEA9C0A" w14:textId="2887282A" w:rsidR="008F3113" w:rsidRDefault="008F3113" w:rsidP="008F3113">
      <w:r>
        <w:t xml:space="preserve">Nucleotide identity of newly sequenced Phocine Distemper Virus </w:t>
      </w:r>
      <w:r w:rsidR="006F5F0B">
        <w:t xml:space="preserve">full </w:t>
      </w:r>
      <w:r>
        <w:t>genomes to those already published</w:t>
      </w:r>
      <w:r w:rsidR="006F5F0B">
        <w:t xml:space="preserve">. New sequences </w:t>
      </w:r>
      <w:r w:rsidR="00B825AE">
        <w:t>denoted with asterisks</w:t>
      </w:r>
      <w:r>
        <w:t>.</w:t>
      </w:r>
    </w:p>
    <w:p w14:paraId="3570F0CB" w14:textId="61DDA89D" w:rsidR="008F3113" w:rsidRDefault="008F3113" w:rsidP="008F3113"/>
    <w:tbl>
      <w:tblPr>
        <w:tblW w:w="6110" w:type="dxa"/>
        <w:tblCellMar>
          <w:left w:w="0" w:type="dxa"/>
          <w:right w:w="0" w:type="dxa"/>
        </w:tblCellMar>
        <w:tblLook w:val="0600" w:firstRow="0" w:lastRow="0" w:firstColumn="0" w:lastColumn="0" w:noHBand="1" w:noVBand="1"/>
      </w:tblPr>
      <w:tblGrid>
        <w:gridCol w:w="2690"/>
        <w:gridCol w:w="1800"/>
        <w:gridCol w:w="1620"/>
      </w:tblGrid>
      <w:tr w:rsidR="008F3113" w:rsidRPr="001273E9" w14:paraId="590543A4" w14:textId="77777777" w:rsidTr="00056AF8">
        <w:trPr>
          <w:trHeight w:val="300"/>
        </w:trPr>
        <w:tc>
          <w:tcPr>
            <w:tcW w:w="269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48D26853" w14:textId="77777777" w:rsidR="008F3113" w:rsidRPr="00056AF8" w:rsidRDefault="008F3113" w:rsidP="00164D99">
            <w:pPr>
              <w:spacing w:line="256" w:lineRule="auto"/>
              <w:textAlignment w:val="bottom"/>
              <w:rPr>
                <w:rFonts w:ascii="Arial" w:eastAsia="Times New Roman" w:hAnsi="Arial" w:cs="Arial"/>
                <w:sz w:val="20"/>
                <w:szCs w:val="20"/>
              </w:rPr>
            </w:pPr>
            <w:r w:rsidRPr="00056AF8">
              <w:rPr>
                <w:rFonts w:ascii="Calibri" w:eastAsia="Times New Roman" w:hAnsi="Calibri" w:cs="Calibri"/>
                <w:color w:val="000000"/>
                <w:kern w:val="24"/>
                <w:sz w:val="20"/>
                <w:szCs w:val="20"/>
              </w:rPr>
              <w:t> </w:t>
            </w:r>
          </w:p>
        </w:tc>
        <w:tc>
          <w:tcPr>
            <w:tcW w:w="180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287D7A1C" w14:textId="385AA05B" w:rsidR="008E38C4" w:rsidRPr="00056AF8" w:rsidRDefault="008F3113" w:rsidP="00056AF8">
            <w:pPr>
              <w:spacing w:line="256" w:lineRule="auto"/>
              <w:jc w:val="center"/>
              <w:textAlignment w:val="bottom"/>
              <w:rPr>
                <w:rFonts w:ascii="Calibri" w:eastAsia="Times New Roman" w:hAnsi="Calibri" w:cs="Calibri"/>
                <w:color w:val="000000"/>
                <w:kern w:val="24"/>
                <w:sz w:val="20"/>
                <w:szCs w:val="20"/>
              </w:rPr>
            </w:pPr>
            <w:r w:rsidRPr="00056AF8">
              <w:rPr>
                <w:rFonts w:ascii="Calibri" w:eastAsia="Times New Roman" w:hAnsi="Calibri" w:cs="Calibri"/>
                <w:color w:val="000000"/>
                <w:kern w:val="24"/>
                <w:sz w:val="20"/>
                <w:szCs w:val="20"/>
              </w:rPr>
              <w:t>Wad/88</w:t>
            </w:r>
          </w:p>
          <w:p w14:paraId="4AF9040E" w14:textId="2B604D2D" w:rsidR="008F3113" w:rsidRPr="00056AF8" w:rsidRDefault="008E38C4" w:rsidP="00056AF8">
            <w:pPr>
              <w:spacing w:line="256" w:lineRule="auto"/>
              <w:jc w:val="center"/>
              <w:textAlignment w:val="bottom"/>
              <w:rPr>
                <w:rFonts w:ascii="Arial" w:eastAsia="Times New Roman" w:hAnsi="Arial" w:cs="Arial"/>
                <w:sz w:val="20"/>
                <w:szCs w:val="20"/>
              </w:rPr>
            </w:pPr>
            <w:r w:rsidRPr="00056AF8">
              <w:rPr>
                <w:rFonts w:ascii="Calibri" w:eastAsia="Times New Roman" w:hAnsi="Calibri" w:cs="Calibri"/>
                <w:color w:val="000000"/>
                <w:kern w:val="24"/>
                <w:sz w:val="20"/>
                <w:szCs w:val="20"/>
              </w:rPr>
              <w:t>(western Europe)</w:t>
            </w:r>
          </w:p>
        </w:tc>
        <w:tc>
          <w:tcPr>
            <w:tcW w:w="162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425256A3" w14:textId="07C6A418" w:rsidR="008E38C4" w:rsidRPr="00056AF8" w:rsidRDefault="008F3113" w:rsidP="00056AF8">
            <w:pPr>
              <w:spacing w:line="256" w:lineRule="auto"/>
              <w:jc w:val="center"/>
              <w:textAlignment w:val="bottom"/>
              <w:rPr>
                <w:rFonts w:ascii="Calibri" w:eastAsia="Times New Roman" w:hAnsi="Calibri" w:cs="Calibri"/>
                <w:color w:val="000000"/>
                <w:kern w:val="24"/>
                <w:sz w:val="20"/>
                <w:szCs w:val="20"/>
              </w:rPr>
            </w:pPr>
            <w:r w:rsidRPr="00056AF8">
              <w:rPr>
                <w:rFonts w:ascii="Calibri" w:eastAsia="Times New Roman" w:hAnsi="Calibri" w:cs="Calibri"/>
                <w:color w:val="000000"/>
                <w:kern w:val="24"/>
                <w:sz w:val="20"/>
                <w:szCs w:val="20"/>
              </w:rPr>
              <w:t>US/06</w:t>
            </w:r>
          </w:p>
          <w:p w14:paraId="4E1D6700" w14:textId="1677C12C" w:rsidR="008F3113" w:rsidRPr="00056AF8" w:rsidRDefault="008E38C4" w:rsidP="00056AF8">
            <w:pPr>
              <w:spacing w:line="256" w:lineRule="auto"/>
              <w:jc w:val="center"/>
              <w:textAlignment w:val="bottom"/>
              <w:rPr>
                <w:rFonts w:ascii="Arial" w:eastAsia="Times New Roman" w:hAnsi="Arial" w:cs="Arial"/>
                <w:sz w:val="20"/>
                <w:szCs w:val="20"/>
              </w:rPr>
            </w:pPr>
            <w:r w:rsidRPr="00056AF8">
              <w:rPr>
                <w:rFonts w:ascii="Calibri" w:eastAsia="Times New Roman" w:hAnsi="Calibri" w:cs="Calibri"/>
                <w:color w:val="000000"/>
                <w:kern w:val="24"/>
                <w:sz w:val="20"/>
                <w:szCs w:val="20"/>
              </w:rPr>
              <w:t xml:space="preserve">(eastern </w:t>
            </w:r>
            <w:proofErr w:type="spellStart"/>
            <w:proofErr w:type="gramStart"/>
            <w:r w:rsidRPr="00056AF8">
              <w:rPr>
                <w:rFonts w:ascii="Calibri" w:eastAsia="Times New Roman" w:hAnsi="Calibri" w:cs="Calibri"/>
                <w:color w:val="000000"/>
                <w:kern w:val="24"/>
                <w:sz w:val="20"/>
                <w:szCs w:val="20"/>
              </w:rPr>
              <w:t>N</w:t>
            </w:r>
            <w:r w:rsidR="00C13903" w:rsidRPr="00056AF8">
              <w:rPr>
                <w:rFonts w:ascii="Calibri" w:eastAsia="Times New Roman" w:hAnsi="Calibri" w:cs="Calibri"/>
                <w:color w:val="000000"/>
                <w:kern w:val="24"/>
                <w:sz w:val="20"/>
                <w:szCs w:val="20"/>
              </w:rPr>
              <w:t>.</w:t>
            </w:r>
            <w:r w:rsidRPr="00056AF8">
              <w:rPr>
                <w:rFonts w:ascii="Calibri" w:eastAsia="Times New Roman" w:hAnsi="Calibri" w:cs="Calibri"/>
                <w:color w:val="000000"/>
                <w:kern w:val="24"/>
                <w:sz w:val="20"/>
                <w:szCs w:val="20"/>
              </w:rPr>
              <w:t>A</w:t>
            </w:r>
            <w:r w:rsidR="00C13903" w:rsidRPr="00056AF8">
              <w:rPr>
                <w:rFonts w:ascii="Calibri" w:eastAsia="Times New Roman" w:hAnsi="Calibri" w:cs="Calibri"/>
                <w:color w:val="000000"/>
                <w:kern w:val="24"/>
                <w:sz w:val="20"/>
                <w:szCs w:val="20"/>
              </w:rPr>
              <w:t>m</w:t>
            </w:r>
            <w:proofErr w:type="spellEnd"/>
            <w:proofErr w:type="gramEnd"/>
            <w:r w:rsidRPr="00056AF8">
              <w:rPr>
                <w:rFonts w:ascii="Calibri" w:eastAsia="Times New Roman" w:hAnsi="Calibri" w:cs="Calibri"/>
                <w:color w:val="000000"/>
                <w:kern w:val="24"/>
                <w:sz w:val="20"/>
                <w:szCs w:val="20"/>
              </w:rPr>
              <w:t>)</w:t>
            </w:r>
          </w:p>
        </w:tc>
      </w:tr>
      <w:tr w:rsidR="008F3113" w:rsidRPr="001273E9" w14:paraId="30A68D53" w14:textId="77777777" w:rsidTr="00056AF8">
        <w:trPr>
          <w:trHeight w:val="300"/>
        </w:trPr>
        <w:tc>
          <w:tcPr>
            <w:tcW w:w="269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3A00BFD9" w14:textId="4C699A51" w:rsidR="008F3113" w:rsidRPr="00056AF8" w:rsidRDefault="004F3E9B" w:rsidP="00164D99">
            <w:pPr>
              <w:spacing w:line="256" w:lineRule="auto"/>
              <w:textAlignment w:val="bottom"/>
              <w:rPr>
                <w:rFonts w:ascii="Arial" w:eastAsia="Times New Roman" w:hAnsi="Arial" w:cs="Arial"/>
                <w:sz w:val="20"/>
                <w:szCs w:val="20"/>
              </w:rPr>
            </w:pPr>
            <w:r w:rsidRPr="00056AF8">
              <w:rPr>
                <w:rFonts w:ascii="Calibri" w:eastAsia="Times New Roman" w:hAnsi="Calibri" w:cs="Calibri"/>
                <w:color w:val="000000"/>
                <w:kern w:val="24"/>
                <w:sz w:val="20"/>
                <w:szCs w:val="20"/>
              </w:rPr>
              <w:t>NL/</w:t>
            </w:r>
            <w:proofErr w:type="spellStart"/>
            <w:r w:rsidRPr="00056AF8">
              <w:rPr>
                <w:rFonts w:ascii="Calibri" w:eastAsia="Times New Roman" w:hAnsi="Calibri" w:cs="Calibri"/>
                <w:color w:val="000000"/>
                <w:kern w:val="24"/>
                <w:sz w:val="20"/>
                <w:szCs w:val="20"/>
              </w:rPr>
              <w:t>Pv</w:t>
            </w:r>
            <w:proofErr w:type="spellEnd"/>
            <w:r w:rsidRPr="00056AF8">
              <w:rPr>
                <w:rFonts w:ascii="Calibri" w:eastAsia="Times New Roman" w:hAnsi="Calibri" w:cs="Calibri"/>
                <w:color w:val="000000"/>
                <w:kern w:val="24"/>
                <w:sz w:val="20"/>
                <w:szCs w:val="20"/>
              </w:rPr>
              <w:t>/</w:t>
            </w:r>
            <w:r w:rsidR="008F3113" w:rsidRPr="00056AF8">
              <w:rPr>
                <w:rFonts w:ascii="Calibri" w:eastAsia="Times New Roman" w:hAnsi="Calibri" w:cs="Calibri"/>
                <w:color w:val="000000"/>
                <w:kern w:val="24"/>
                <w:sz w:val="20"/>
                <w:szCs w:val="20"/>
              </w:rPr>
              <w:t>Wad/</w:t>
            </w:r>
            <w:r w:rsidR="008E38C4" w:rsidRPr="00056AF8">
              <w:rPr>
                <w:rFonts w:ascii="Calibri" w:eastAsia="Times New Roman" w:hAnsi="Calibri" w:cs="Calibri"/>
                <w:color w:val="000000"/>
                <w:kern w:val="24"/>
                <w:sz w:val="20"/>
                <w:szCs w:val="20"/>
              </w:rPr>
              <w:t>19</w:t>
            </w:r>
            <w:r w:rsidR="008F3113" w:rsidRPr="00056AF8">
              <w:rPr>
                <w:rFonts w:ascii="Calibri" w:eastAsia="Times New Roman" w:hAnsi="Calibri" w:cs="Calibri"/>
                <w:color w:val="000000"/>
                <w:kern w:val="24"/>
                <w:sz w:val="20"/>
                <w:szCs w:val="20"/>
              </w:rPr>
              <w:t>88</w:t>
            </w:r>
          </w:p>
        </w:tc>
        <w:tc>
          <w:tcPr>
            <w:tcW w:w="180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49CCB66E" w14:textId="77777777" w:rsidR="008F3113" w:rsidRPr="00056AF8" w:rsidRDefault="008F3113" w:rsidP="00164D99">
            <w:pPr>
              <w:spacing w:line="256" w:lineRule="auto"/>
              <w:jc w:val="right"/>
              <w:textAlignment w:val="bottom"/>
              <w:rPr>
                <w:rFonts w:ascii="Arial" w:eastAsia="Times New Roman" w:hAnsi="Arial" w:cs="Arial"/>
                <w:sz w:val="20"/>
                <w:szCs w:val="20"/>
              </w:rPr>
            </w:pPr>
            <w:r w:rsidRPr="00056AF8">
              <w:rPr>
                <w:rFonts w:ascii="Calibri" w:eastAsia="Times New Roman" w:hAnsi="Calibri" w:cs="Calibri"/>
                <w:color w:val="000000"/>
                <w:kern w:val="24"/>
                <w:sz w:val="20"/>
                <w:szCs w:val="20"/>
              </w:rPr>
              <w:t>100.0000</w:t>
            </w:r>
          </w:p>
        </w:tc>
        <w:tc>
          <w:tcPr>
            <w:tcW w:w="162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4D7F888E" w14:textId="77777777" w:rsidR="008F3113" w:rsidRPr="00056AF8" w:rsidRDefault="008F3113" w:rsidP="00164D99">
            <w:pPr>
              <w:spacing w:line="256" w:lineRule="auto"/>
              <w:jc w:val="right"/>
              <w:textAlignment w:val="bottom"/>
              <w:rPr>
                <w:rFonts w:ascii="Arial" w:eastAsia="Times New Roman" w:hAnsi="Arial" w:cs="Arial"/>
                <w:sz w:val="20"/>
                <w:szCs w:val="20"/>
              </w:rPr>
            </w:pPr>
            <w:r w:rsidRPr="00056AF8">
              <w:rPr>
                <w:rFonts w:ascii="Calibri" w:eastAsia="Times New Roman" w:hAnsi="Calibri" w:cs="Calibri"/>
                <w:color w:val="000000"/>
                <w:kern w:val="24"/>
                <w:sz w:val="20"/>
                <w:szCs w:val="20"/>
              </w:rPr>
              <w:t>99.3126</w:t>
            </w:r>
          </w:p>
        </w:tc>
      </w:tr>
      <w:tr w:rsidR="008F3113" w:rsidRPr="001273E9" w14:paraId="4E612660" w14:textId="77777777" w:rsidTr="00056AF8">
        <w:trPr>
          <w:trHeight w:val="300"/>
        </w:trPr>
        <w:tc>
          <w:tcPr>
            <w:tcW w:w="269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0088658C" w14:textId="0A51F184" w:rsidR="008F3113" w:rsidRPr="00056AF8" w:rsidRDefault="008F3113" w:rsidP="00164D99">
            <w:pPr>
              <w:spacing w:line="256" w:lineRule="auto"/>
              <w:textAlignment w:val="bottom"/>
              <w:rPr>
                <w:rFonts w:ascii="Arial" w:eastAsia="Times New Roman" w:hAnsi="Arial" w:cs="Arial"/>
                <w:sz w:val="20"/>
                <w:szCs w:val="20"/>
              </w:rPr>
            </w:pPr>
            <w:r w:rsidRPr="00056AF8">
              <w:rPr>
                <w:rFonts w:ascii="Calibri" w:eastAsia="Times New Roman" w:hAnsi="Calibri" w:cs="Calibri"/>
                <w:color w:val="000000"/>
                <w:kern w:val="24"/>
                <w:sz w:val="20"/>
                <w:szCs w:val="20"/>
              </w:rPr>
              <w:t>US/</w:t>
            </w:r>
            <w:proofErr w:type="spellStart"/>
            <w:r w:rsidR="008E38C4" w:rsidRPr="00056AF8">
              <w:rPr>
                <w:rFonts w:ascii="Calibri" w:eastAsia="Times New Roman" w:hAnsi="Calibri" w:cs="Calibri"/>
                <w:color w:val="000000"/>
                <w:kern w:val="24"/>
                <w:sz w:val="20"/>
                <w:szCs w:val="20"/>
              </w:rPr>
              <w:t>Pv</w:t>
            </w:r>
            <w:proofErr w:type="spellEnd"/>
            <w:r w:rsidR="008E38C4" w:rsidRPr="00056AF8">
              <w:rPr>
                <w:rFonts w:ascii="Calibri" w:eastAsia="Times New Roman" w:hAnsi="Calibri" w:cs="Calibri"/>
                <w:color w:val="000000"/>
                <w:kern w:val="24"/>
                <w:sz w:val="20"/>
                <w:szCs w:val="20"/>
              </w:rPr>
              <w:t>/20</w:t>
            </w:r>
            <w:r w:rsidRPr="00056AF8">
              <w:rPr>
                <w:rFonts w:ascii="Calibri" w:eastAsia="Times New Roman" w:hAnsi="Calibri" w:cs="Calibri"/>
                <w:color w:val="000000"/>
                <w:kern w:val="24"/>
                <w:sz w:val="20"/>
                <w:szCs w:val="20"/>
              </w:rPr>
              <w:t>06</w:t>
            </w:r>
          </w:p>
        </w:tc>
        <w:tc>
          <w:tcPr>
            <w:tcW w:w="180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0BAC6EC6" w14:textId="77777777" w:rsidR="008F3113" w:rsidRPr="00056AF8" w:rsidRDefault="008F3113" w:rsidP="00164D99">
            <w:pPr>
              <w:spacing w:line="256" w:lineRule="auto"/>
              <w:jc w:val="right"/>
              <w:textAlignment w:val="bottom"/>
              <w:rPr>
                <w:rFonts w:ascii="Arial" w:eastAsia="Times New Roman" w:hAnsi="Arial" w:cs="Arial"/>
                <w:sz w:val="20"/>
                <w:szCs w:val="20"/>
              </w:rPr>
            </w:pPr>
            <w:r w:rsidRPr="00056AF8">
              <w:rPr>
                <w:rFonts w:ascii="Calibri" w:eastAsia="Times New Roman" w:hAnsi="Calibri" w:cs="Calibri"/>
                <w:color w:val="000000"/>
                <w:kern w:val="24"/>
                <w:sz w:val="20"/>
                <w:szCs w:val="20"/>
              </w:rPr>
              <w:t>99.3126</w:t>
            </w:r>
          </w:p>
        </w:tc>
        <w:tc>
          <w:tcPr>
            <w:tcW w:w="162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71225D45" w14:textId="77777777" w:rsidR="008F3113" w:rsidRPr="00056AF8" w:rsidRDefault="008F3113" w:rsidP="00164D99">
            <w:pPr>
              <w:spacing w:line="256" w:lineRule="auto"/>
              <w:jc w:val="right"/>
              <w:textAlignment w:val="bottom"/>
              <w:rPr>
                <w:rFonts w:ascii="Arial" w:eastAsia="Times New Roman" w:hAnsi="Arial" w:cs="Arial"/>
                <w:sz w:val="20"/>
                <w:szCs w:val="20"/>
              </w:rPr>
            </w:pPr>
            <w:r w:rsidRPr="00056AF8">
              <w:rPr>
                <w:rFonts w:ascii="Calibri" w:eastAsia="Times New Roman" w:hAnsi="Calibri" w:cs="Calibri"/>
                <w:color w:val="000000"/>
                <w:kern w:val="24"/>
                <w:sz w:val="20"/>
                <w:szCs w:val="20"/>
              </w:rPr>
              <w:t>100.0000</w:t>
            </w:r>
          </w:p>
        </w:tc>
      </w:tr>
      <w:tr w:rsidR="008F3113" w:rsidRPr="001273E9" w14:paraId="35E2808C" w14:textId="77777777" w:rsidTr="00056AF8">
        <w:trPr>
          <w:trHeight w:val="300"/>
        </w:trPr>
        <w:tc>
          <w:tcPr>
            <w:tcW w:w="269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000A0E51" w14:textId="46235264" w:rsidR="008F3113" w:rsidRPr="00056AF8" w:rsidRDefault="006F5F0B" w:rsidP="00164D99">
            <w:pPr>
              <w:spacing w:line="256" w:lineRule="auto"/>
              <w:textAlignment w:val="bottom"/>
              <w:rPr>
                <w:rFonts w:ascii="Arial" w:eastAsia="Times New Roman" w:hAnsi="Arial" w:cs="Arial"/>
                <w:sz w:val="20"/>
                <w:szCs w:val="20"/>
              </w:rPr>
            </w:pPr>
            <w:r w:rsidRPr="00056AF8">
              <w:rPr>
                <w:rFonts w:ascii="Calibri" w:eastAsia="Times New Roman" w:hAnsi="Calibri" w:cs="Calibri"/>
                <w:color w:val="000000"/>
                <w:kern w:val="24"/>
                <w:sz w:val="20"/>
                <w:szCs w:val="20"/>
              </w:rPr>
              <w:t>*</w:t>
            </w:r>
            <w:r w:rsidR="008F3113" w:rsidRPr="00056AF8">
              <w:rPr>
                <w:rFonts w:ascii="Calibri" w:eastAsia="Times New Roman" w:hAnsi="Calibri" w:cs="Calibri"/>
                <w:color w:val="000000"/>
                <w:kern w:val="24"/>
                <w:sz w:val="20"/>
                <w:szCs w:val="20"/>
              </w:rPr>
              <w:t>CA/</w:t>
            </w:r>
            <w:proofErr w:type="spellStart"/>
            <w:r w:rsidR="00B825AE" w:rsidRPr="00056AF8">
              <w:rPr>
                <w:rFonts w:ascii="Calibri" w:eastAsia="Times New Roman" w:hAnsi="Calibri" w:cs="Calibri"/>
                <w:color w:val="000000"/>
                <w:kern w:val="24"/>
                <w:sz w:val="20"/>
                <w:szCs w:val="20"/>
              </w:rPr>
              <w:t>Pg</w:t>
            </w:r>
            <w:proofErr w:type="spellEnd"/>
            <w:r w:rsidR="00B825AE" w:rsidRPr="00056AF8">
              <w:rPr>
                <w:rFonts w:ascii="Calibri" w:eastAsia="Times New Roman" w:hAnsi="Calibri" w:cs="Calibri"/>
                <w:color w:val="000000"/>
                <w:kern w:val="24"/>
                <w:sz w:val="20"/>
                <w:szCs w:val="20"/>
              </w:rPr>
              <w:t>/</w:t>
            </w:r>
            <w:r w:rsidR="008F3113" w:rsidRPr="00056AF8">
              <w:rPr>
                <w:rFonts w:ascii="Calibri" w:eastAsia="Times New Roman" w:hAnsi="Calibri" w:cs="Calibri"/>
                <w:color w:val="000000"/>
                <w:kern w:val="24"/>
                <w:sz w:val="20"/>
                <w:szCs w:val="20"/>
              </w:rPr>
              <w:t>WVL18</w:t>
            </w:r>
            <w:r w:rsidR="00705E09">
              <w:rPr>
                <w:rFonts w:ascii="Calibri" w:eastAsia="Times New Roman" w:hAnsi="Calibri" w:cs="Calibri"/>
                <w:color w:val="000000"/>
                <w:kern w:val="24"/>
                <w:sz w:val="20"/>
                <w:szCs w:val="20"/>
              </w:rPr>
              <w:t>-</w:t>
            </w:r>
            <w:r w:rsidR="008F3113" w:rsidRPr="00056AF8">
              <w:rPr>
                <w:rFonts w:ascii="Calibri" w:eastAsia="Times New Roman" w:hAnsi="Calibri" w:cs="Calibri"/>
                <w:color w:val="000000"/>
                <w:kern w:val="24"/>
                <w:sz w:val="20"/>
                <w:szCs w:val="20"/>
              </w:rPr>
              <w:t>1140/2017</w:t>
            </w:r>
          </w:p>
        </w:tc>
        <w:tc>
          <w:tcPr>
            <w:tcW w:w="180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1CD3D9F2" w14:textId="77777777" w:rsidR="008F3113" w:rsidRPr="00056AF8" w:rsidRDefault="008F3113" w:rsidP="00164D99">
            <w:pPr>
              <w:spacing w:line="256" w:lineRule="auto"/>
              <w:jc w:val="right"/>
              <w:textAlignment w:val="bottom"/>
              <w:rPr>
                <w:rFonts w:ascii="Arial" w:eastAsia="Times New Roman" w:hAnsi="Arial" w:cs="Arial"/>
                <w:sz w:val="20"/>
                <w:szCs w:val="20"/>
              </w:rPr>
            </w:pPr>
            <w:r w:rsidRPr="00056AF8">
              <w:rPr>
                <w:rFonts w:ascii="Calibri" w:eastAsia="Times New Roman" w:hAnsi="Calibri" w:cs="Calibri"/>
                <w:color w:val="000000"/>
                <w:kern w:val="24"/>
                <w:sz w:val="20"/>
                <w:szCs w:val="20"/>
              </w:rPr>
              <w:t>99.0115</w:t>
            </w:r>
          </w:p>
        </w:tc>
        <w:tc>
          <w:tcPr>
            <w:tcW w:w="162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065CEC51" w14:textId="77777777" w:rsidR="008F3113" w:rsidRPr="00056AF8" w:rsidRDefault="008F3113" w:rsidP="00164D99">
            <w:pPr>
              <w:spacing w:line="256" w:lineRule="auto"/>
              <w:jc w:val="right"/>
              <w:textAlignment w:val="bottom"/>
              <w:rPr>
                <w:rFonts w:ascii="Arial" w:eastAsia="Times New Roman" w:hAnsi="Arial" w:cs="Arial"/>
                <w:sz w:val="20"/>
                <w:szCs w:val="20"/>
              </w:rPr>
            </w:pPr>
            <w:r w:rsidRPr="00056AF8">
              <w:rPr>
                <w:rFonts w:ascii="Calibri" w:eastAsia="Times New Roman" w:hAnsi="Calibri" w:cs="Calibri"/>
                <w:color w:val="000000"/>
                <w:kern w:val="24"/>
                <w:sz w:val="20"/>
                <w:szCs w:val="20"/>
              </w:rPr>
              <w:t>99.1270</w:t>
            </w:r>
          </w:p>
        </w:tc>
      </w:tr>
      <w:tr w:rsidR="008F3113" w:rsidRPr="001273E9" w14:paraId="67DB10F5" w14:textId="77777777" w:rsidTr="00056AF8">
        <w:trPr>
          <w:trHeight w:val="300"/>
        </w:trPr>
        <w:tc>
          <w:tcPr>
            <w:tcW w:w="269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4D6A3946" w14:textId="641C94BE" w:rsidR="008F3113" w:rsidRPr="00056AF8" w:rsidRDefault="006F5F0B" w:rsidP="00164D99">
            <w:pPr>
              <w:spacing w:line="256" w:lineRule="auto"/>
              <w:textAlignment w:val="bottom"/>
              <w:rPr>
                <w:rFonts w:ascii="Arial" w:eastAsia="Times New Roman" w:hAnsi="Arial" w:cs="Arial"/>
                <w:sz w:val="20"/>
                <w:szCs w:val="20"/>
              </w:rPr>
            </w:pPr>
            <w:r w:rsidRPr="00056AF8">
              <w:rPr>
                <w:rFonts w:ascii="Calibri" w:eastAsia="Times New Roman" w:hAnsi="Calibri" w:cs="Calibri"/>
                <w:color w:val="000000"/>
                <w:kern w:val="24"/>
                <w:sz w:val="20"/>
                <w:szCs w:val="20"/>
              </w:rPr>
              <w:t>*</w:t>
            </w:r>
            <w:r w:rsidR="008F3113" w:rsidRPr="00056AF8">
              <w:rPr>
                <w:rFonts w:ascii="Calibri" w:eastAsia="Times New Roman" w:hAnsi="Calibri" w:cs="Calibri"/>
                <w:color w:val="000000"/>
                <w:kern w:val="24"/>
                <w:sz w:val="20"/>
                <w:szCs w:val="20"/>
              </w:rPr>
              <w:t>US/</w:t>
            </w:r>
            <w:proofErr w:type="spellStart"/>
            <w:r w:rsidR="00B825AE" w:rsidRPr="00056AF8">
              <w:rPr>
                <w:rFonts w:ascii="Calibri" w:eastAsia="Times New Roman" w:hAnsi="Calibri" w:cs="Calibri"/>
                <w:color w:val="000000"/>
                <w:kern w:val="24"/>
                <w:sz w:val="20"/>
                <w:szCs w:val="20"/>
              </w:rPr>
              <w:t>Pv</w:t>
            </w:r>
            <w:proofErr w:type="spellEnd"/>
            <w:r w:rsidR="00B825AE" w:rsidRPr="00056AF8">
              <w:rPr>
                <w:rFonts w:ascii="Calibri" w:eastAsia="Times New Roman" w:hAnsi="Calibri" w:cs="Calibri"/>
                <w:color w:val="000000"/>
                <w:kern w:val="24"/>
                <w:sz w:val="20"/>
                <w:szCs w:val="20"/>
              </w:rPr>
              <w:t>/</w:t>
            </w:r>
            <w:r w:rsidR="008F3113" w:rsidRPr="00056AF8">
              <w:rPr>
                <w:rFonts w:ascii="Calibri" w:eastAsia="Times New Roman" w:hAnsi="Calibri" w:cs="Calibri"/>
                <w:color w:val="000000"/>
                <w:kern w:val="24"/>
                <w:sz w:val="20"/>
                <w:szCs w:val="20"/>
              </w:rPr>
              <w:t>MME</w:t>
            </w:r>
            <w:r w:rsidR="007C1ED8">
              <w:rPr>
                <w:rFonts w:ascii="Calibri" w:eastAsia="Times New Roman" w:hAnsi="Calibri" w:cs="Calibri"/>
                <w:color w:val="000000"/>
                <w:kern w:val="24"/>
                <w:sz w:val="20"/>
                <w:szCs w:val="20"/>
              </w:rPr>
              <w:t>-</w:t>
            </w:r>
            <w:r w:rsidR="008F3113" w:rsidRPr="00056AF8">
              <w:rPr>
                <w:rFonts w:ascii="Calibri" w:eastAsia="Times New Roman" w:hAnsi="Calibri" w:cs="Calibri"/>
                <w:color w:val="000000"/>
                <w:kern w:val="24"/>
                <w:sz w:val="20"/>
                <w:szCs w:val="20"/>
              </w:rPr>
              <w:t>287/2018</w:t>
            </w:r>
          </w:p>
        </w:tc>
        <w:tc>
          <w:tcPr>
            <w:tcW w:w="180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7F241807" w14:textId="77777777" w:rsidR="008F3113" w:rsidRPr="00056AF8" w:rsidRDefault="008F3113" w:rsidP="00164D99">
            <w:pPr>
              <w:spacing w:line="256" w:lineRule="auto"/>
              <w:jc w:val="right"/>
              <w:textAlignment w:val="bottom"/>
              <w:rPr>
                <w:rFonts w:ascii="Arial" w:eastAsia="Times New Roman" w:hAnsi="Arial" w:cs="Arial"/>
                <w:sz w:val="20"/>
                <w:szCs w:val="20"/>
              </w:rPr>
            </w:pPr>
            <w:r w:rsidRPr="00056AF8">
              <w:rPr>
                <w:rFonts w:ascii="Calibri" w:eastAsia="Times New Roman" w:hAnsi="Calibri" w:cs="Calibri"/>
                <w:color w:val="000000"/>
                <w:kern w:val="24"/>
                <w:sz w:val="20"/>
                <w:szCs w:val="20"/>
              </w:rPr>
              <w:t>99.0364</w:t>
            </w:r>
          </w:p>
        </w:tc>
        <w:tc>
          <w:tcPr>
            <w:tcW w:w="162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26BAD070" w14:textId="77777777" w:rsidR="008F3113" w:rsidRPr="00056AF8" w:rsidRDefault="008F3113" w:rsidP="00164D99">
            <w:pPr>
              <w:spacing w:line="256" w:lineRule="auto"/>
              <w:jc w:val="right"/>
              <w:textAlignment w:val="bottom"/>
              <w:rPr>
                <w:rFonts w:ascii="Arial" w:eastAsia="Times New Roman" w:hAnsi="Arial" w:cs="Arial"/>
                <w:sz w:val="20"/>
                <w:szCs w:val="20"/>
              </w:rPr>
            </w:pPr>
            <w:r w:rsidRPr="00056AF8">
              <w:rPr>
                <w:rFonts w:ascii="Calibri" w:eastAsia="Times New Roman" w:hAnsi="Calibri" w:cs="Calibri"/>
                <w:color w:val="000000"/>
                <w:kern w:val="24"/>
                <w:sz w:val="20"/>
                <w:szCs w:val="20"/>
              </w:rPr>
              <w:t>99.1520</w:t>
            </w:r>
          </w:p>
        </w:tc>
      </w:tr>
      <w:tr w:rsidR="008F3113" w:rsidRPr="001273E9" w14:paraId="3E83FA9A" w14:textId="77777777" w:rsidTr="00056AF8">
        <w:trPr>
          <w:trHeight w:val="300"/>
        </w:trPr>
        <w:tc>
          <w:tcPr>
            <w:tcW w:w="269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5A2670A7" w14:textId="378333C9" w:rsidR="008F3113" w:rsidRPr="00056AF8" w:rsidRDefault="006F5F0B" w:rsidP="00164D99">
            <w:pPr>
              <w:spacing w:line="256" w:lineRule="auto"/>
              <w:textAlignment w:val="bottom"/>
              <w:rPr>
                <w:rFonts w:ascii="Arial" w:eastAsia="Times New Roman" w:hAnsi="Arial" w:cs="Arial"/>
                <w:sz w:val="20"/>
                <w:szCs w:val="20"/>
              </w:rPr>
            </w:pPr>
            <w:r w:rsidRPr="00056AF8">
              <w:rPr>
                <w:rFonts w:ascii="Calibri" w:eastAsia="Times New Roman" w:hAnsi="Calibri" w:cs="Calibri"/>
                <w:color w:val="000000"/>
                <w:kern w:val="24"/>
                <w:sz w:val="20"/>
                <w:szCs w:val="20"/>
              </w:rPr>
              <w:t>*</w:t>
            </w:r>
            <w:r w:rsidR="008F3113" w:rsidRPr="00056AF8">
              <w:rPr>
                <w:rFonts w:ascii="Calibri" w:eastAsia="Times New Roman" w:hAnsi="Calibri" w:cs="Calibri"/>
                <w:color w:val="000000"/>
                <w:kern w:val="24"/>
                <w:sz w:val="20"/>
                <w:szCs w:val="20"/>
              </w:rPr>
              <w:t>US/</w:t>
            </w:r>
            <w:proofErr w:type="spellStart"/>
            <w:r w:rsidR="00B825AE" w:rsidRPr="00056AF8">
              <w:rPr>
                <w:rFonts w:ascii="Calibri" w:eastAsia="Times New Roman" w:hAnsi="Calibri" w:cs="Calibri"/>
                <w:color w:val="000000"/>
                <w:kern w:val="24"/>
                <w:sz w:val="20"/>
                <w:szCs w:val="20"/>
              </w:rPr>
              <w:t>Pv</w:t>
            </w:r>
            <w:proofErr w:type="spellEnd"/>
            <w:r w:rsidR="00B825AE" w:rsidRPr="00056AF8">
              <w:rPr>
                <w:rFonts w:ascii="Calibri" w:eastAsia="Times New Roman" w:hAnsi="Calibri" w:cs="Calibri"/>
                <w:color w:val="000000"/>
                <w:kern w:val="24"/>
                <w:sz w:val="20"/>
                <w:szCs w:val="20"/>
              </w:rPr>
              <w:t>/</w:t>
            </w:r>
            <w:r w:rsidR="008F3113" w:rsidRPr="00056AF8">
              <w:rPr>
                <w:rFonts w:ascii="Calibri" w:eastAsia="Times New Roman" w:hAnsi="Calibri" w:cs="Calibri"/>
                <w:color w:val="000000"/>
                <w:kern w:val="24"/>
                <w:sz w:val="20"/>
                <w:szCs w:val="20"/>
              </w:rPr>
              <w:t>MME</w:t>
            </w:r>
            <w:r w:rsidR="007C1ED8">
              <w:rPr>
                <w:rFonts w:ascii="Calibri" w:eastAsia="Times New Roman" w:hAnsi="Calibri" w:cs="Calibri"/>
                <w:color w:val="000000"/>
                <w:kern w:val="24"/>
                <w:sz w:val="20"/>
                <w:szCs w:val="20"/>
              </w:rPr>
              <w:t>-</w:t>
            </w:r>
            <w:r w:rsidR="008F3113" w:rsidRPr="00056AF8">
              <w:rPr>
                <w:rFonts w:ascii="Calibri" w:eastAsia="Times New Roman" w:hAnsi="Calibri" w:cs="Calibri"/>
                <w:color w:val="000000"/>
                <w:kern w:val="24"/>
                <w:sz w:val="20"/>
                <w:szCs w:val="20"/>
              </w:rPr>
              <w:t>343/2018</w:t>
            </w:r>
          </w:p>
        </w:tc>
        <w:tc>
          <w:tcPr>
            <w:tcW w:w="180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0FBC94DB" w14:textId="77777777" w:rsidR="008F3113" w:rsidRPr="00056AF8" w:rsidRDefault="008F3113" w:rsidP="00164D99">
            <w:pPr>
              <w:spacing w:line="256" w:lineRule="auto"/>
              <w:jc w:val="right"/>
              <w:textAlignment w:val="bottom"/>
              <w:rPr>
                <w:rFonts w:ascii="Arial" w:eastAsia="Times New Roman" w:hAnsi="Arial" w:cs="Arial"/>
                <w:sz w:val="20"/>
                <w:szCs w:val="20"/>
              </w:rPr>
            </w:pPr>
            <w:r w:rsidRPr="00056AF8">
              <w:rPr>
                <w:rFonts w:ascii="Calibri" w:eastAsia="Times New Roman" w:hAnsi="Calibri" w:cs="Calibri"/>
                <w:color w:val="000000"/>
                <w:kern w:val="24"/>
                <w:sz w:val="20"/>
                <w:szCs w:val="20"/>
              </w:rPr>
              <w:t>98.9207</w:t>
            </w:r>
          </w:p>
        </w:tc>
        <w:tc>
          <w:tcPr>
            <w:tcW w:w="162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50A75566" w14:textId="77777777" w:rsidR="008F3113" w:rsidRPr="00056AF8" w:rsidRDefault="008F3113" w:rsidP="00164D99">
            <w:pPr>
              <w:spacing w:line="256" w:lineRule="auto"/>
              <w:jc w:val="right"/>
              <w:textAlignment w:val="bottom"/>
              <w:rPr>
                <w:rFonts w:ascii="Arial" w:eastAsia="Times New Roman" w:hAnsi="Arial" w:cs="Arial"/>
                <w:sz w:val="20"/>
                <w:szCs w:val="20"/>
              </w:rPr>
            </w:pPr>
            <w:r w:rsidRPr="00056AF8">
              <w:rPr>
                <w:rFonts w:ascii="Calibri" w:eastAsia="Times New Roman" w:hAnsi="Calibri" w:cs="Calibri"/>
                <w:color w:val="000000"/>
                <w:kern w:val="24"/>
                <w:sz w:val="20"/>
                <w:szCs w:val="20"/>
              </w:rPr>
              <w:t>99.8330</w:t>
            </w:r>
          </w:p>
        </w:tc>
      </w:tr>
      <w:tr w:rsidR="008F3113" w:rsidRPr="001273E9" w14:paraId="78E44DE5" w14:textId="77777777" w:rsidTr="00056AF8">
        <w:trPr>
          <w:trHeight w:val="300"/>
        </w:trPr>
        <w:tc>
          <w:tcPr>
            <w:tcW w:w="269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6831C9E6" w14:textId="3F667C0A" w:rsidR="008F3113" w:rsidRPr="00056AF8" w:rsidRDefault="006F5F0B" w:rsidP="00164D99">
            <w:pPr>
              <w:spacing w:line="256" w:lineRule="auto"/>
              <w:textAlignment w:val="bottom"/>
              <w:rPr>
                <w:rFonts w:ascii="Arial" w:eastAsia="Times New Roman" w:hAnsi="Arial" w:cs="Arial"/>
                <w:sz w:val="20"/>
                <w:szCs w:val="20"/>
              </w:rPr>
            </w:pPr>
            <w:r w:rsidRPr="00056AF8">
              <w:rPr>
                <w:rFonts w:ascii="Calibri" w:eastAsia="Times New Roman" w:hAnsi="Calibri" w:cs="Calibri"/>
                <w:color w:val="000000"/>
                <w:kern w:val="24"/>
                <w:sz w:val="20"/>
                <w:szCs w:val="20"/>
              </w:rPr>
              <w:t>*</w:t>
            </w:r>
            <w:r w:rsidR="008F3113" w:rsidRPr="00056AF8">
              <w:rPr>
                <w:rFonts w:ascii="Calibri" w:eastAsia="Times New Roman" w:hAnsi="Calibri" w:cs="Calibri"/>
                <w:color w:val="000000"/>
                <w:kern w:val="24"/>
                <w:sz w:val="20"/>
                <w:szCs w:val="20"/>
              </w:rPr>
              <w:t>US/</w:t>
            </w:r>
            <w:proofErr w:type="spellStart"/>
            <w:r w:rsidR="00B825AE" w:rsidRPr="00056AF8">
              <w:rPr>
                <w:rFonts w:ascii="Calibri" w:eastAsia="Times New Roman" w:hAnsi="Calibri" w:cs="Calibri"/>
                <w:color w:val="000000"/>
                <w:kern w:val="24"/>
                <w:sz w:val="20"/>
                <w:szCs w:val="20"/>
              </w:rPr>
              <w:t>Pv</w:t>
            </w:r>
            <w:proofErr w:type="spellEnd"/>
            <w:r w:rsidR="00B825AE" w:rsidRPr="00056AF8">
              <w:rPr>
                <w:rFonts w:ascii="Calibri" w:eastAsia="Times New Roman" w:hAnsi="Calibri" w:cs="Calibri"/>
                <w:color w:val="000000"/>
                <w:kern w:val="24"/>
                <w:sz w:val="20"/>
                <w:szCs w:val="20"/>
              </w:rPr>
              <w:t>/</w:t>
            </w:r>
            <w:r w:rsidR="008F3113" w:rsidRPr="00056AF8">
              <w:rPr>
                <w:rFonts w:ascii="Calibri" w:eastAsia="Times New Roman" w:hAnsi="Calibri" w:cs="Calibri"/>
                <w:color w:val="000000"/>
                <w:kern w:val="24"/>
                <w:sz w:val="20"/>
                <w:szCs w:val="20"/>
              </w:rPr>
              <w:t>MME</w:t>
            </w:r>
            <w:r w:rsidR="007C1ED8">
              <w:rPr>
                <w:rFonts w:ascii="Calibri" w:eastAsia="Times New Roman" w:hAnsi="Calibri" w:cs="Calibri"/>
                <w:color w:val="000000"/>
                <w:kern w:val="24"/>
                <w:sz w:val="20"/>
                <w:szCs w:val="20"/>
              </w:rPr>
              <w:t>-</w:t>
            </w:r>
            <w:r w:rsidR="008F3113" w:rsidRPr="00056AF8">
              <w:rPr>
                <w:rFonts w:ascii="Calibri" w:eastAsia="Times New Roman" w:hAnsi="Calibri" w:cs="Calibri"/>
                <w:color w:val="000000"/>
                <w:kern w:val="24"/>
                <w:sz w:val="20"/>
                <w:szCs w:val="20"/>
              </w:rPr>
              <w:t>430/2018</w:t>
            </w:r>
          </w:p>
        </w:tc>
        <w:tc>
          <w:tcPr>
            <w:tcW w:w="180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591B623B" w14:textId="77777777" w:rsidR="008F3113" w:rsidRPr="00056AF8" w:rsidRDefault="008F3113" w:rsidP="00164D99">
            <w:pPr>
              <w:spacing w:line="256" w:lineRule="auto"/>
              <w:jc w:val="right"/>
              <w:textAlignment w:val="bottom"/>
              <w:rPr>
                <w:rFonts w:ascii="Arial" w:eastAsia="Times New Roman" w:hAnsi="Arial" w:cs="Arial"/>
                <w:sz w:val="20"/>
                <w:szCs w:val="20"/>
              </w:rPr>
            </w:pPr>
            <w:r w:rsidRPr="00056AF8">
              <w:rPr>
                <w:rFonts w:ascii="Calibri" w:eastAsia="Times New Roman" w:hAnsi="Calibri" w:cs="Calibri"/>
                <w:color w:val="000000"/>
                <w:kern w:val="24"/>
                <w:sz w:val="20"/>
                <w:szCs w:val="20"/>
              </w:rPr>
              <w:t>99.0364</w:t>
            </w:r>
          </w:p>
        </w:tc>
        <w:tc>
          <w:tcPr>
            <w:tcW w:w="162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0A945DEF" w14:textId="77777777" w:rsidR="008F3113" w:rsidRPr="00056AF8" w:rsidRDefault="008F3113" w:rsidP="00164D99">
            <w:pPr>
              <w:spacing w:line="256" w:lineRule="auto"/>
              <w:jc w:val="right"/>
              <w:textAlignment w:val="bottom"/>
              <w:rPr>
                <w:rFonts w:ascii="Arial" w:eastAsia="Times New Roman" w:hAnsi="Arial" w:cs="Arial"/>
                <w:sz w:val="20"/>
                <w:szCs w:val="20"/>
              </w:rPr>
            </w:pPr>
            <w:r w:rsidRPr="00056AF8">
              <w:rPr>
                <w:rFonts w:ascii="Calibri" w:eastAsia="Times New Roman" w:hAnsi="Calibri" w:cs="Calibri"/>
                <w:color w:val="000000"/>
                <w:kern w:val="24"/>
                <w:sz w:val="20"/>
                <w:szCs w:val="20"/>
              </w:rPr>
              <w:t>99.1392</w:t>
            </w:r>
          </w:p>
        </w:tc>
      </w:tr>
      <w:tr w:rsidR="008F3113" w:rsidRPr="001273E9" w14:paraId="4784F472" w14:textId="77777777" w:rsidTr="00056AF8">
        <w:trPr>
          <w:trHeight w:val="300"/>
        </w:trPr>
        <w:tc>
          <w:tcPr>
            <w:tcW w:w="269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698D539C" w14:textId="59B15330" w:rsidR="008F3113" w:rsidRPr="00056AF8" w:rsidRDefault="006F5F0B" w:rsidP="00164D99">
            <w:pPr>
              <w:spacing w:line="256" w:lineRule="auto"/>
              <w:textAlignment w:val="bottom"/>
              <w:rPr>
                <w:rFonts w:ascii="Arial" w:eastAsia="Times New Roman" w:hAnsi="Arial" w:cs="Arial"/>
                <w:sz w:val="20"/>
                <w:szCs w:val="20"/>
              </w:rPr>
            </w:pPr>
            <w:r w:rsidRPr="00056AF8">
              <w:rPr>
                <w:rFonts w:ascii="Calibri" w:eastAsia="Times New Roman" w:hAnsi="Calibri" w:cs="Calibri"/>
                <w:color w:val="000000"/>
                <w:kern w:val="24"/>
                <w:sz w:val="20"/>
                <w:szCs w:val="20"/>
              </w:rPr>
              <w:t>*</w:t>
            </w:r>
            <w:r w:rsidR="008F3113" w:rsidRPr="00056AF8">
              <w:rPr>
                <w:rFonts w:ascii="Calibri" w:eastAsia="Times New Roman" w:hAnsi="Calibri" w:cs="Calibri"/>
                <w:color w:val="000000"/>
                <w:kern w:val="24"/>
                <w:sz w:val="20"/>
                <w:szCs w:val="20"/>
              </w:rPr>
              <w:t>US/</w:t>
            </w:r>
            <w:r w:rsidR="00B825AE" w:rsidRPr="00056AF8">
              <w:rPr>
                <w:rFonts w:ascii="Calibri" w:eastAsia="Times New Roman" w:hAnsi="Calibri" w:cs="Calibri"/>
                <w:color w:val="000000"/>
                <w:kern w:val="24"/>
                <w:sz w:val="20"/>
                <w:szCs w:val="20"/>
              </w:rPr>
              <w:t>Hg/</w:t>
            </w:r>
            <w:r w:rsidR="008F3113" w:rsidRPr="00056AF8">
              <w:rPr>
                <w:rFonts w:ascii="Calibri" w:eastAsia="Times New Roman" w:hAnsi="Calibri" w:cs="Calibri"/>
                <w:color w:val="000000"/>
                <w:kern w:val="24"/>
                <w:sz w:val="20"/>
                <w:szCs w:val="20"/>
              </w:rPr>
              <w:t>IFAW</w:t>
            </w:r>
            <w:r w:rsidR="007C1ED8">
              <w:rPr>
                <w:rFonts w:ascii="Calibri" w:eastAsia="Times New Roman" w:hAnsi="Calibri" w:cs="Calibri"/>
                <w:color w:val="000000"/>
                <w:kern w:val="24"/>
                <w:sz w:val="20"/>
                <w:szCs w:val="20"/>
              </w:rPr>
              <w:t>18-</w:t>
            </w:r>
            <w:r w:rsidR="0002282B" w:rsidRPr="00056AF8">
              <w:rPr>
                <w:rFonts w:ascii="Calibri" w:eastAsia="Times New Roman" w:hAnsi="Calibri" w:cs="Calibri"/>
                <w:color w:val="000000"/>
                <w:kern w:val="24"/>
                <w:sz w:val="20"/>
                <w:szCs w:val="20"/>
              </w:rPr>
              <w:t>00</w:t>
            </w:r>
            <w:r w:rsidR="008F3113" w:rsidRPr="00056AF8">
              <w:rPr>
                <w:rFonts w:ascii="Calibri" w:eastAsia="Times New Roman" w:hAnsi="Calibri" w:cs="Calibri"/>
                <w:color w:val="000000"/>
                <w:kern w:val="24"/>
                <w:sz w:val="20"/>
                <w:szCs w:val="20"/>
              </w:rPr>
              <w:t>1/2018</w:t>
            </w:r>
          </w:p>
        </w:tc>
        <w:tc>
          <w:tcPr>
            <w:tcW w:w="180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6DCD669B" w14:textId="77777777" w:rsidR="008F3113" w:rsidRPr="00056AF8" w:rsidRDefault="008F3113" w:rsidP="00164D99">
            <w:pPr>
              <w:spacing w:line="256" w:lineRule="auto"/>
              <w:jc w:val="right"/>
              <w:textAlignment w:val="bottom"/>
              <w:rPr>
                <w:rFonts w:ascii="Arial" w:eastAsia="Times New Roman" w:hAnsi="Arial" w:cs="Arial"/>
                <w:sz w:val="20"/>
                <w:szCs w:val="20"/>
              </w:rPr>
            </w:pPr>
            <w:r w:rsidRPr="00056AF8">
              <w:rPr>
                <w:rFonts w:ascii="Calibri" w:eastAsia="Times New Roman" w:hAnsi="Calibri" w:cs="Calibri"/>
                <w:color w:val="000000"/>
                <w:kern w:val="24"/>
                <w:sz w:val="20"/>
                <w:szCs w:val="20"/>
              </w:rPr>
              <w:t>99.0364</w:t>
            </w:r>
          </w:p>
        </w:tc>
        <w:tc>
          <w:tcPr>
            <w:tcW w:w="162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7BE62777" w14:textId="77777777" w:rsidR="008F3113" w:rsidRPr="00056AF8" w:rsidRDefault="008F3113" w:rsidP="00164D99">
            <w:pPr>
              <w:spacing w:line="256" w:lineRule="auto"/>
              <w:jc w:val="right"/>
              <w:textAlignment w:val="bottom"/>
              <w:rPr>
                <w:rFonts w:ascii="Arial" w:eastAsia="Times New Roman" w:hAnsi="Arial" w:cs="Arial"/>
                <w:sz w:val="20"/>
                <w:szCs w:val="20"/>
              </w:rPr>
            </w:pPr>
            <w:r w:rsidRPr="00056AF8">
              <w:rPr>
                <w:rFonts w:ascii="Calibri" w:eastAsia="Times New Roman" w:hAnsi="Calibri" w:cs="Calibri"/>
                <w:color w:val="000000"/>
                <w:kern w:val="24"/>
                <w:sz w:val="20"/>
                <w:szCs w:val="20"/>
              </w:rPr>
              <w:t>99.1649</w:t>
            </w:r>
          </w:p>
        </w:tc>
      </w:tr>
      <w:tr w:rsidR="008F3113" w:rsidRPr="001273E9" w14:paraId="133C077C" w14:textId="77777777" w:rsidTr="00056AF8">
        <w:trPr>
          <w:trHeight w:val="300"/>
        </w:trPr>
        <w:tc>
          <w:tcPr>
            <w:tcW w:w="269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52A288C3" w14:textId="02D14430" w:rsidR="008F3113" w:rsidRPr="00056AF8" w:rsidRDefault="006F5F0B" w:rsidP="00164D99">
            <w:pPr>
              <w:spacing w:line="256" w:lineRule="auto"/>
              <w:textAlignment w:val="bottom"/>
              <w:rPr>
                <w:rFonts w:ascii="Arial" w:eastAsia="Times New Roman" w:hAnsi="Arial" w:cs="Arial"/>
                <w:sz w:val="20"/>
                <w:szCs w:val="20"/>
              </w:rPr>
            </w:pPr>
            <w:r w:rsidRPr="00056AF8">
              <w:rPr>
                <w:rFonts w:ascii="Calibri" w:eastAsia="Times New Roman" w:hAnsi="Calibri" w:cs="Calibri"/>
                <w:color w:val="000000"/>
                <w:kern w:val="24"/>
                <w:sz w:val="20"/>
                <w:szCs w:val="20"/>
              </w:rPr>
              <w:t>*</w:t>
            </w:r>
            <w:r w:rsidR="008F3113" w:rsidRPr="00056AF8">
              <w:rPr>
                <w:rFonts w:ascii="Calibri" w:eastAsia="Times New Roman" w:hAnsi="Calibri" w:cs="Calibri"/>
                <w:color w:val="000000"/>
                <w:kern w:val="24"/>
                <w:sz w:val="20"/>
                <w:szCs w:val="20"/>
              </w:rPr>
              <w:t>US/</w:t>
            </w:r>
            <w:proofErr w:type="spellStart"/>
            <w:r w:rsidR="00B825AE" w:rsidRPr="00056AF8">
              <w:rPr>
                <w:rFonts w:ascii="Calibri" w:eastAsia="Times New Roman" w:hAnsi="Calibri" w:cs="Calibri"/>
                <w:color w:val="000000"/>
                <w:kern w:val="24"/>
                <w:sz w:val="20"/>
                <w:szCs w:val="20"/>
              </w:rPr>
              <w:t>Pv</w:t>
            </w:r>
            <w:proofErr w:type="spellEnd"/>
            <w:r w:rsidR="00B825AE" w:rsidRPr="00056AF8">
              <w:rPr>
                <w:rFonts w:ascii="Calibri" w:eastAsia="Times New Roman" w:hAnsi="Calibri" w:cs="Calibri"/>
                <w:color w:val="000000"/>
                <w:kern w:val="24"/>
                <w:sz w:val="20"/>
                <w:szCs w:val="20"/>
              </w:rPr>
              <w:t>/</w:t>
            </w:r>
            <w:r w:rsidR="008F3113" w:rsidRPr="00056AF8">
              <w:rPr>
                <w:rFonts w:ascii="Calibri" w:eastAsia="Times New Roman" w:hAnsi="Calibri" w:cs="Calibri"/>
                <w:color w:val="000000"/>
                <w:kern w:val="24"/>
                <w:sz w:val="20"/>
                <w:szCs w:val="20"/>
              </w:rPr>
              <w:t>NEAQ</w:t>
            </w:r>
            <w:r w:rsidR="007C1ED8">
              <w:rPr>
                <w:rFonts w:ascii="Calibri" w:eastAsia="Times New Roman" w:hAnsi="Calibri" w:cs="Calibri"/>
                <w:color w:val="000000"/>
                <w:kern w:val="24"/>
                <w:sz w:val="20"/>
                <w:szCs w:val="20"/>
              </w:rPr>
              <w:t>-</w:t>
            </w:r>
            <w:r w:rsidR="0002282B" w:rsidRPr="00056AF8">
              <w:rPr>
                <w:rFonts w:ascii="Calibri" w:eastAsia="Times New Roman" w:hAnsi="Calibri" w:cs="Calibri"/>
                <w:color w:val="000000"/>
                <w:kern w:val="24"/>
                <w:sz w:val="20"/>
                <w:szCs w:val="20"/>
              </w:rPr>
              <w:t>0</w:t>
            </w:r>
            <w:r w:rsidR="008F3113" w:rsidRPr="00056AF8">
              <w:rPr>
                <w:rFonts w:ascii="Calibri" w:eastAsia="Times New Roman" w:hAnsi="Calibri" w:cs="Calibri"/>
                <w:color w:val="000000"/>
                <w:kern w:val="24"/>
                <w:sz w:val="20"/>
                <w:szCs w:val="20"/>
              </w:rPr>
              <w:t>44/2018</w:t>
            </w:r>
          </w:p>
        </w:tc>
        <w:tc>
          <w:tcPr>
            <w:tcW w:w="180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40658864" w14:textId="77777777" w:rsidR="008F3113" w:rsidRPr="00056AF8" w:rsidRDefault="008F3113" w:rsidP="00164D99">
            <w:pPr>
              <w:spacing w:line="256" w:lineRule="auto"/>
              <w:jc w:val="right"/>
              <w:textAlignment w:val="bottom"/>
              <w:rPr>
                <w:rFonts w:ascii="Arial" w:eastAsia="Times New Roman" w:hAnsi="Arial" w:cs="Arial"/>
                <w:sz w:val="20"/>
                <w:szCs w:val="20"/>
              </w:rPr>
            </w:pPr>
            <w:r w:rsidRPr="00056AF8">
              <w:rPr>
                <w:rFonts w:ascii="Calibri" w:eastAsia="Times New Roman" w:hAnsi="Calibri" w:cs="Calibri"/>
                <w:color w:val="000000"/>
                <w:kern w:val="24"/>
                <w:sz w:val="20"/>
                <w:szCs w:val="20"/>
              </w:rPr>
              <w:t>99.0299</w:t>
            </w:r>
          </w:p>
        </w:tc>
        <w:tc>
          <w:tcPr>
            <w:tcW w:w="162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122E3F38" w14:textId="77777777" w:rsidR="008F3113" w:rsidRPr="00056AF8" w:rsidRDefault="008F3113" w:rsidP="00164D99">
            <w:pPr>
              <w:spacing w:line="256" w:lineRule="auto"/>
              <w:jc w:val="right"/>
              <w:textAlignment w:val="bottom"/>
              <w:rPr>
                <w:rFonts w:ascii="Arial" w:eastAsia="Times New Roman" w:hAnsi="Arial" w:cs="Arial"/>
                <w:sz w:val="20"/>
                <w:szCs w:val="20"/>
              </w:rPr>
            </w:pPr>
            <w:r w:rsidRPr="00056AF8">
              <w:rPr>
                <w:rFonts w:ascii="Calibri" w:eastAsia="Times New Roman" w:hAnsi="Calibri" w:cs="Calibri"/>
                <w:color w:val="000000"/>
                <w:kern w:val="24"/>
                <w:sz w:val="20"/>
                <w:szCs w:val="20"/>
              </w:rPr>
              <w:t>99.1456</w:t>
            </w:r>
          </w:p>
        </w:tc>
      </w:tr>
    </w:tbl>
    <w:p w14:paraId="5D5DB28B" w14:textId="729AC9A2" w:rsidR="00E71713" w:rsidRDefault="00E71713">
      <w:r>
        <w:br w:type="page"/>
      </w:r>
      <w:r>
        <w:rPr>
          <w:noProof/>
        </w:rPr>
        <w:lastRenderedPageBreak/>
        <w:drawing>
          <wp:inline distT="0" distB="0" distL="0" distR="0" wp14:anchorId="145308CA" wp14:editId="30164BB7">
            <wp:extent cx="3764478" cy="2303012"/>
            <wp:effectExtent l="0" t="0" r="7620" b="2540"/>
            <wp:docPr id="58" name="Picture 58" descr="Chart, line chart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8" name="Picture 8" descr="Chart, line chart&#10;&#10;Description automatically generated"/>
                    <pic:cNvPicPr/>
                  </pic:nvPicPr>
                  <pic:blipFill rotWithShape="1">
                    <a:blip r:embed="rId6"/>
                    <a:srcRect l="35165" t="7852" r="1471" b="14053"/>
                    <a:stretch/>
                  </pic:blipFill>
                  <pic:spPr bwMode="auto">
                    <a:xfrm>
                      <a:off x="0" y="0"/>
                      <a:ext cx="3766074" cy="2303988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3FCB656A" w14:textId="77777777" w:rsidR="00E71713" w:rsidRDefault="00E71713" w:rsidP="008D204C"/>
    <w:p w14:paraId="78FE640D" w14:textId="5AF226EE" w:rsidR="00E71713" w:rsidRDefault="00E71713" w:rsidP="00E71713">
      <w:r>
        <w:t xml:space="preserve">Supplemental Figure 1. Root-to-tip divergence analysis to evaluate the temporal signal of the hemagglutinin gene of PDV. Clock-like evolution of the 61 taxa was indicated by the strong linear correlation between divergence and time (R-squared = 0.8599, correlation co-efficient = 0.9273) using </w:t>
      </w:r>
      <w:proofErr w:type="spellStart"/>
      <w:r>
        <w:t>TempEst</w:t>
      </w:r>
      <w:proofErr w:type="spellEnd"/>
      <w:r>
        <w:t xml:space="preserve"> v 1.5.3</w:t>
      </w:r>
      <w:r w:rsidR="008D4BBC">
        <w:t>.</w:t>
      </w:r>
      <w:r>
        <w:t xml:space="preserve"> </w:t>
      </w:r>
    </w:p>
    <w:p w14:paraId="786FA385" w14:textId="50ED90C4" w:rsidR="008D204C" w:rsidRDefault="008D204C" w:rsidP="008D204C">
      <w:r>
        <w:br w:type="page"/>
      </w:r>
    </w:p>
    <w:p w14:paraId="5CA3614A" w14:textId="669315B3" w:rsidR="008D204C" w:rsidRDefault="005A003E" w:rsidP="008D204C">
      <w:r>
        <w:rPr>
          <w:noProof/>
        </w:rPr>
        <w:lastRenderedPageBreak/>
        <w:drawing>
          <wp:inline distT="0" distB="0" distL="0" distR="0" wp14:anchorId="33B45C54" wp14:editId="0473847A">
            <wp:extent cx="5467057" cy="2624076"/>
            <wp:effectExtent l="0" t="0" r="635" b="5080"/>
            <wp:docPr id="47" name="Picture 47" descr="Calendar&#10;&#10;Description automatically generated with medium confidence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7" name="Picture 47" descr="Calendar&#10;&#10;Description automatically generated with medium confidence"/>
                    <pic:cNvPicPr/>
                  </pic:nvPicPr>
                  <pic:blipFill>
                    <a:blip r:embed="rId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467057" cy="2624076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943CE02" w14:textId="503B8F6E" w:rsidR="008D204C" w:rsidRDefault="008D204C" w:rsidP="008D204C">
      <w:r>
        <w:t xml:space="preserve">Supplemental Figure </w:t>
      </w:r>
      <w:r w:rsidR="00E71713">
        <w:t>2</w:t>
      </w:r>
      <w:r w:rsidR="00F125C3">
        <w:t xml:space="preserve">. </w:t>
      </w:r>
      <w:r>
        <w:t xml:space="preserve">PDV Hemagglutinin receptor binding site (RBS) domains are identical between </w:t>
      </w:r>
      <w:r w:rsidR="00C450D9">
        <w:t xml:space="preserve">virus sequenced from </w:t>
      </w:r>
      <w:r>
        <w:t>different seal</w:t>
      </w:r>
      <w:r w:rsidR="00C450D9">
        <w:t>s</w:t>
      </w:r>
      <w:r>
        <w:t>. This alignment illustrates amino acids, where the top sequence, NL/</w:t>
      </w:r>
      <w:proofErr w:type="spellStart"/>
      <w:r>
        <w:t>Pv</w:t>
      </w:r>
      <w:proofErr w:type="spellEnd"/>
      <w:r>
        <w:t>/NC028249/1988 is a reference and a dot indicates identity to the reference. Background color denotes virus derived from harbor (white), grey (light grey) or harp (dark grey) seals.</w:t>
      </w:r>
      <w:r w:rsidR="00581D19">
        <w:t xml:space="preserve"> </w:t>
      </w:r>
      <w:r w:rsidR="00DE6C5E">
        <w:t>New sequences denoted with asterisks.</w:t>
      </w:r>
      <w:r>
        <w:br w:type="page"/>
      </w:r>
    </w:p>
    <w:p w14:paraId="0942CA38" w14:textId="4B73139A" w:rsidR="008D204C" w:rsidRDefault="002844D6" w:rsidP="008D204C">
      <w:r>
        <w:rPr>
          <w:noProof/>
        </w:rPr>
        <w:lastRenderedPageBreak/>
        <mc:AlternateContent>
          <mc:Choice Requires="wps">
            <w:drawing>
              <wp:anchor distT="0" distB="0" distL="114300" distR="114300" simplePos="0" relativeHeight="251760640" behindDoc="0" locked="0" layoutInCell="1" allowOverlap="1" wp14:anchorId="59966111" wp14:editId="3DDFBB36">
                <wp:simplePos x="0" y="0"/>
                <wp:positionH relativeFrom="column">
                  <wp:posOffset>494702</wp:posOffset>
                </wp:positionH>
                <wp:positionV relativeFrom="paragraph">
                  <wp:posOffset>6319520</wp:posOffset>
                </wp:positionV>
                <wp:extent cx="71755" cy="45085"/>
                <wp:effectExtent l="0" t="0" r="4445" b="0"/>
                <wp:wrapNone/>
                <wp:docPr id="59" name="Oval 59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71755" cy="45085"/>
                        </a:xfrm>
                        <a:prstGeom prst="ellipse">
                          <a:avLst/>
                        </a:prstGeom>
                        <a:solidFill>
                          <a:srgbClr val="FFC000"/>
                        </a:solidFill>
                        <a:ln>
                          <a:noFill/>
                        </a:ln>
                      </wps:spPr>
                      <wps:style>
                        <a:lnRef idx="2">
                          <a:schemeClr val="accent1">
                            <a:shade val="50000"/>
                          </a:schemeClr>
                        </a:lnRef>
                        <a:fillRef idx="1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lt1"/>
                        </a:fontRef>
                      </wps:style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V relativeFrom="margin">
                  <wp14:pctHeight>0</wp14:pctHeight>
                </wp14:sizeRelV>
              </wp:anchor>
            </w:drawing>
          </mc:Choice>
          <mc:Fallback xmlns:w16sdtdh="http://schemas.microsoft.com/office/word/2020/wordml/sdtdatahash">
            <w:pict>
              <v:oval w14:anchorId="3B089121" id="Oval 59" o:spid="_x0000_s1026" style="position:absolute;margin-left:38.95pt;margin-top:497.6pt;width:5.65pt;height:3.55pt;z-index:251760640;visibility:visible;mso-wrap-style:square;mso-height-percent:0;mso-wrap-distance-left:9pt;mso-wrap-distance-top:0;mso-wrap-distance-right:9pt;mso-wrap-distance-bottom:0;mso-position-horizontal:absolute;mso-position-horizontal-relative:text;mso-position-vertical:absolute;mso-position-vertical-relative:text;mso-height-percent:0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" fillcolor="#ffc000" stroked="f" strokeweight="1pt">
                <v:stroke joinstyle="miter"/>
              </v:oval>
            </w:pict>
          </mc:Fallback>
        </mc:AlternateContent>
      </w:r>
      <w:r>
        <w:rPr>
          <w:noProof/>
        </w:rPr>
        <mc:AlternateContent>
          <mc:Choice Requires="wps">
            <w:drawing>
              <wp:anchor distT="0" distB="0" distL="114300" distR="114300" simplePos="0" relativeHeight="251762688" behindDoc="0" locked="0" layoutInCell="1" allowOverlap="1" wp14:anchorId="4C32BFD5" wp14:editId="18C3E2CC">
                <wp:simplePos x="0" y="0"/>
                <wp:positionH relativeFrom="column">
                  <wp:posOffset>658495</wp:posOffset>
                </wp:positionH>
                <wp:positionV relativeFrom="paragraph">
                  <wp:posOffset>6265545</wp:posOffset>
                </wp:positionV>
                <wp:extent cx="71967" cy="45719"/>
                <wp:effectExtent l="0" t="0" r="4445" b="0"/>
                <wp:wrapNone/>
                <wp:docPr id="60" name="Oval 60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71967" cy="45719"/>
                        </a:xfrm>
                        <a:prstGeom prst="ellipse">
                          <a:avLst/>
                        </a:prstGeom>
                        <a:solidFill>
                          <a:srgbClr val="FFC000"/>
                        </a:solidFill>
                        <a:ln>
                          <a:noFill/>
                        </a:ln>
                      </wps:spPr>
                      <wps:style>
                        <a:lnRef idx="2">
                          <a:schemeClr val="accent1">
                            <a:shade val="50000"/>
                          </a:schemeClr>
                        </a:lnRef>
                        <a:fillRef idx="1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lt1"/>
                        </a:fontRef>
                      </wps:style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V relativeFrom="margin">
                  <wp14:pctHeight>0</wp14:pctHeight>
                </wp14:sizeRelV>
              </wp:anchor>
            </w:drawing>
          </mc:Choice>
          <mc:Fallback xmlns:w16sdtdh="http://schemas.microsoft.com/office/word/2020/wordml/sdtdatahash">
            <w:pict>
              <v:oval w14:anchorId="5065D4D0" id="Oval 60" o:spid="_x0000_s1026" style="position:absolute;margin-left:51.85pt;margin-top:493.35pt;width:5.65pt;height:3.6pt;z-index:251762688;visibility:visible;mso-wrap-style:square;mso-height-percent:0;mso-wrap-distance-left:9pt;mso-wrap-distance-top:0;mso-wrap-distance-right:9pt;mso-wrap-distance-bottom:0;mso-position-horizontal:absolute;mso-position-horizontal-relative:text;mso-position-vertical:absolute;mso-position-vertical-relative:text;mso-height-percent:0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" fillcolor="#ffc000" stroked="f" strokeweight="1pt">
                <v:stroke joinstyle="miter"/>
              </v:oval>
            </w:pict>
          </mc:Fallback>
        </mc:AlternateContent>
      </w:r>
      <w:r>
        <w:rPr>
          <w:noProof/>
        </w:rPr>
        <mc:AlternateContent>
          <mc:Choice Requires="wps">
            <w:drawing>
              <wp:anchor distT="0" distB="0" distL="114300" distR="114300" simplePos="0" relativeHeight="251758592" behindDoc="0" locked="0" layoutInCell="1" allowOverlap="1" wp14:anchorId="6CD07EDC" wp14:editId="308848B6">
                <wp:simplePos x="0" y="0"/>
                <wp:positionH relativeFrom="column">
                  <wp:posOffset>380739</wp:posOffset>
                </wp:positionH>
                <wp:positionV relativeFrom="paragraph">
                  <wp:posOffset>6203763</wp:posOffset>
                </wp:positionV>
                <wp:extent cx="71967" cy="45719"/>
                <wp:effectExtent l="0" t="0" r="4445" b="0"/>
                <wp:wrapNone/>
                <wp:docPr id="48" name="Oval 48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71967" cy="45719"/>
                        </a:xfrm>
                        <a:prstGeom prst="ellipse">
                          <a:avLst/>
                        </a:prstGeom>
                        <a:solidFill>
                          <a:srgbClr val="FFC000"/>
                        </a:solidFill>
                        <a:ln>
                          <a:noFill/>
                        </a:ln>
                      </wps:spPr>
                      <wps:style>
                        <a:lnRef idx="2">
                          <a:schemeClr val="accent1">
                            <a:shade val="50000"/>
                          </a:schemeClr>
                        </a:lnRef>
                        <a:fillRef idx="1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lt1"/>
                        </a:fontRef>
                      </wps:style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V relativeFrom="margin">
                  <wp14:pctHeight>0</wp14:pctHeight>
                </wp14:sizeRelV>
              </wp:anchor>
            </w:drawing>
          </mc:Choice>
          <mc:Fallback xmlns:w16sdtdh="http://schemas.microsoft.com/office/word/2020/wordml/sdtdatahash">
            <w:pict>
              <v:oval w14:anchorId="1149F23B" id="Oval 48" o:spid="_x0000_s1026" style="position:absolute;margin-left:30pt;margin-top:488.5pt;width:5.65pt;height:3.6pt;z-index:251758592;visibility:visible;mso-wrap-style:square;mso-height-percent:0;mso-wrap-distance-left:9pt;mso-wrap-distance-top:0;mso-wrap-distance-right:9pt;mso-wrap-distance-bottom:0;mso-position-horizontal:absolute;mso-position-horizontal-relative:text;mso-position-vertical:absolute;mso-position-vertical-relative:text;mso-height-percent:0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" fillcolor="#ffc000" stroked="f" strokeweight="1pt">
                <v:stroke joinstyle="miter"/>
              </v:oval>
            </w:pict>
          </mc:Fallback>
        </mc:AlternateContent>
      </w:r>
      <w:r w:rsidR="00824AF3">
        <w:rPr>
          <w:noProof/>
        </w:rPr>
        <mc:AlternateContent>
          <mc:Choice Requires="wps">
            <w:drawing>
              <wp:anchor distT="0" distB="0" distL="114300" distR="114300" simplePos="0" relativeHeight="251689984" behindDoc="0" locked="0" layoutInCell="1" allowOverlap="1" wp14:anchorId="00D824C0" wp14:editId="6B289709">
                <wp:simplePos x="0" y="0"/>
                <wp:positionH relativeFrom="column">
                  <wp:posOffset>2287415</wp:posOffset>
                </wp:positionH>
                <wp:positionV relativeFrom="paragraph">
                  <wp:posOffset>2999105</wp:posOffset>
                </wp:positionV>
                <wp:extent cx="71755" cy="45085"/>
                <wp:effectExtent l="0" t="0" r="4445" b="0"/>
                <wp:wrapNone/>
                <wp:docPr id="21" name="Oval 21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71755" cy="45085"/>
                        </a:xfrm>
                        <a:prstGeom prst="ellipse">
                          <a:avLst/>
                        </a:prstGeom>
                        <a:solidFill>
                          <a:srgbClr val="FFC000"/>
                        </a:solidFill>
                        <a:ln>
                          <a:noFill/>
                        </a:ln>
                      </wps:spPr>
                      <wps:style>
                        <a:lnRef idx="2">
                          <a:schemeClr val="accent1">
                            <a:shade val="50000"/>
                          </a:schemeClr>
                        </a:lnRef>
                        <a:fillRef idx="1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lt1"/>
                        </a:fontRef>
                      </wps:style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V relativeFrom="margin">
                  <wp14:pctHeight>0</wp14:pctHeight>
                </wp14:sizeRelV>
              </wp:anchor>
            </w:drawing>
          </mc:Choice>
          <mc:Fallback xmlns:w16sdtdh="http://schemas.microsoft.com/office/word/2020/wordml/sdtdatahash">
            <w:pict>
              <v:oval w14:anchorId="57F7CAC0" id="Oval 21" o:spid="_x0000_s1026" style="position:absolute;margin-left:180.1pt;margin-top:236.15pt;width:5.65pt;height:3.55pt;z-index:251689984;visibility:visible;mso-wrap-style:square;mso-height-percent:0;mso-wrap-distance-left:9pt;mso-wrap-distance-top:0;mso-wrap-distance-right:9pt;mso-wrap-distance-bottom:0;mso-position-horizontal:absolute;mso-position-horizontal-relative:text;mso-position-vertical:absolute;mso-position-vertical-relative:text;mso-height-percent:0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" fillcolor="#ffc000" stroked="f" strokeweight="1pt">
                <v:stroke joinstyle="miter"/>
              </v:oval>
            </w:pict>
          </mc:Fallback>
        </mc:AlternateContent>
      </w:r>
      <w:r w:rsidR="00824AF3">
        <w:rPr>
          <w:noProof/>
        </w:rPr>
        <mc:AlternateContent>
          <mc:Choice Requires="wps">
            <w:drawing>
              <wp:anchor distT="0" distB="0" distL="114300" distR="114300" simplePos="0" relativeHeight="251687936" behindDoc="0" locked="0" layoutInCell="1" allowOverlap="1" wp14:anchorId="1DA926EE" wp14:editId="75FEDA43">
                <wp:simplePos x="0" y="0"/>
                <wp:positionH relativeFrom="column">
                  <wp:posOffset>1527770</wp:posOffset>
                </wp:positionH>
                <wp:positionV relativeFrom="paragraph">
                  <wp:posOffset>3885357</wp:posOffset>
                </wp:positionV>
                <wp:extent cx="71755" cy="45085"/>
                <wp:effectExtent l="0" t="0" r="4445" b="0"/>
                <wp:wrapNone/>
                <wp:docPr id="20" name="Oval 20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71755" cy="45085"/>
                        </a:xfrm>
                        <a:prstGeom prst="ellipse">
                          <a:avLst/>
                        </a:prstGeom>
                        <a:solidFill>
                          <a:srgbClr val="FFC000"/>
                        </a:solidFill>
                        <a:ln>
                          <a:noFill/>
                        </a:ln>
                      </wps:spPr>
                      <wps:style>
                        <a:lnRef idx="2">
                          <a:schemeClr val="accent1">
                            <a:shade val="50000"/>
                          </a:schemeClr>
                        </a:lnRef>
                        <a:fillRef idx="1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lt1"/>
                        </a:fontRef>
                      </wps:style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V relativeFrom="margin">
                  <wp14:pctHeight>0</wp14:pctHeight>
                </wp14:sizeRelV>
              </wp:anchor>
            </w:drawing>
          </mc:Choice>
          <mc:Fallback xmlns:w16sdtdh="http://schemas.microsoft.com/office/word/2020/wordml/sdtdatahash">
            <w:pict>
              <v:oval w14:anchorId="1132A3A8" id="Oval 20" o:spid="_x0000_s1026" style="position:absolute;margin-left:120.3pt;margin-top:305.95pt;width:5.65pt;height:3.55pt;z-index:251687936;visibility:visible;mso-wrap-style:square;mso-height-percent:0;mso-wrap-distance-left:9pt;mso-wrap-distance-top:0;mso-wrap-distance-right:9pt;mso-wrap-distance-bottom:0;mso-position-horizontal:absolute;mso-position-horizontal-relative:text;mso-position-vertical:absolute;mso-position-vertical-relative:text;mso-height-percent:0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" fillcolor="#ffc000" stroked="f" strokeweight="1pt">
                <v:stroke joinstyle="miter"/>
              </v:oval>
            </w:pict>
          </mc:Fallback>
        </mc:AlternateContent>
      </w:r>
      <w:r w:rsidR="00824AF3">
        <w:rPr>
          <w:noProof/>
        </w:rPr>
        <mc:AlternateContent>
          <mc:Choice Requires="wps">
            <w:drawing>
              <wp:anchor distT="0" distB="0" distL="114300" distR="114300" simplePos="0" relativeHeight="251685888" behindDoc="0" locked="0" layoutInCell="1" allowOverlap="1" wp14:anchorId="5D87A47A" wp14:editId="36D54C01">
                <wp:simplePos x="0" y="0"/>
                <wp:positionH relativeFrom="column">
                  <wp:posOffset>1465580</wp:posOffset>
                </wp:positionH>
                <wp:positionV relativeFrom="paragraph">
                  <wp:posOffset>3942860</wp:posOffset>
                </wp:positionV>
                <wp:extent cx="71755" cy="45085"/>
                <wp:effectExtent l="0" t="0" r="4445" b="0"/>
                <wp:wrapNone/>
                <wp:docPr id="19" name="Oval 19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71755" cy="45085"/>
                        </a:xfrm>
                        <a:prstGeom prst="ellipse">
                          <a:avLst/>
                        </a:prstGeom>
                        <a:solidFill>
                          <a:srgbClr val="FFC000"/>
                        </a:solidFill>
                        <a:ln>
                          <a:noFill/>
                        </a:ln>
                      </wps:spPr>
                      <wps:style>
                        <a:lnRef idx="2">
                          <a:schemeClr val="accent1">
                            <a:shade val="50000"/>
                          </a:schemeClr>
                        </a:lnRef>
                        <a:fillRef idx="1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lt1"/>
                        </a:fontRef>
                      </wps:style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V relativeFrom="margin">
                  <wp14:pctHeight>0</wp14:pctHeight>
                </wp14:sizeRelV>
              </wp:anchor>
            </w:drawing>
          </mc:Choice>
          <mc:Fallback xmlns:w16sdtdh="http://schemas.microsoft.com/office/word/2020/wordml/sdtdatahash">
            <w:pict>
              <v:oval w14:anchorId="54DD77F8" id="Oval 19" o:spid="_x0000_s1026" style="position:absolute;margin-left:115.4pt;margin-top:310.45pt;width:5.65pt;height:3.55pt;z-index:251685888;visibility:visible;mso-wrap-style:square;mso-height-percent:0;mso-wrap-distance-left:9pt;mso-wrap-distance-top:0;mso-wrap-distance-right:9pt;mso-wrap-distance-bottom:0;mso-position-horizontal:absolute;mso-position-horizontal-relative:text;mso-position-vertical:absolute;mso-position-vertical-relative:text;mso-height-percent:0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" fillcolor="#ffc000" stroked="f" strokeweight="1pt">
                <v:stroke joinstyle="miter"/>
              </v:oval>
            </w:pict>
          </mc:Fallback>
        </mc:AlternateContent>
      </w:r>
      <w:r w:rsidR="00824AF3">
        <w:rPr>
          <w:noProof/>
        </w:rPr>
        <mc:AlternateContent>
          <mc:Choice Requires="wps">
            <w:drawing>
              <wp:anchor distT="0" distB="0" distL="114300" distR="114300" simplePos="0" relativeHeight="251683840" behindDoc="0" locked="0" layoutInCell="1" allowOverlap="1" wp14:anchorId="23070ACA" wp14:editId="41812C99">
                <wp:simplePos x="0" y="0"/>
                <wp:positionH relativeFrom="column">
                  <wp:posOffset>2005344</wp:posOffset>
                </wp:positionH>
                <wp:positionV relativeFrom="paragraph">
                  <wp:posOffset>4000583</wp:posOffset>
                </wp:positionV>
                <wp:extent cx="71755" cy="45085"/>
                <wp:effectExtent l="0" t="0" r="4445" b="0"/>
                <wp:wrapNone/>
                <wp:docPr id="18" name="Oval 18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71755" cy="45085"/>
                        </a:xfrm>
                        <a:prstGeom prst="ellipse">
                          <a:avLst/>
                        </a:prstGeom>
                        <a:solidFill>
                          <a:srgbClr val="FFC000"/>
                        </a:solidFill>
                        <a:ln>
                          <a:noFill/>
                        </a:ln>
                      </wps:spPr>
                      <wps:style>
                        <a:lnRef idx="2">
                          <a:schemeClr val="accent1">
                            <a:shade val="50000"/>
                          </a:schemeClr>
                        </a:lnRef>
                        <a:fillRef idx="1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lt1"/>
                        </a:fontRef>
                      </wps:style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V relativeFrom="margin">
                  <wp14:pctHeight>0</wp14:pctHeight>
                </wp14:sizeRelV>
              </wp:anchor>
            </w:drawing>
          </mc:Choice>
          <mc:Fallback xmlns:w16sdtdh="http://schemas.microsoft.com/office/word/2020/wordml/sdtdatahash">
            <w:pict>
              <v:oval w14:anchorId="4C00C0EA" id="Oval 18" o:spid="_x0000_s1026" style="position:absolute;margin-left:157.9pt;margin-top:315pt;width:5.65pt;height:3.55pt;z-index:251683840;visibility:visible;mso-wrap-style:square;mso-height-percent:0;mso-wrap-distance-left:9pt;mso-wrap-distance-top:0;mso-wrap-distance-right:9pt;mso-wrap-distance-bottom:0;mso-position-horizontal:absolute;mso-position-horizontal-relative:text;mso-position-vertical:absolute;mso-position-vertical-relative:text;mso-height-percent:0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" fillcolor="#ffc000" stroked="f" strokeweight="1pt">
                <v:stroke joinstyle="miter"/>
              </v:oval>
            </w:pict>
          </mc:Fallback>
        </mc:AlternateContent>
      </w:r>
      <w:r w:rsidR="00824AF3">
        <w:rPr>
          <w:noProof/>
        </w:rPr>
        <mc:AlternateContent>
          <mc:Choice Requires="wps">
            <w:drawing>
              <wp:anchor distT="0" distB="0" distL="114300" distR="114300" simplePos="0" relativeHeight="251681792" behindDoc="0" locked="0" layoutInCell="1" allowOverlap="1" wp14:anchorId="6506812A" wp14:editId="40078C8A">
                <wp:simplePos x="0" y="0"/>
                <wp:positionH relativeFrom="column">
                  <wp:posOffset>1494645</wp:posOffset>
                </wp:positionH>
                <wp:positionV relativeFrom="paragraph">
                  <wp:posOffset>4053205</wp:posOffset>
                </wp:positionV>
                <wp:extent cx="71755" cy="45085"/>
                <wp:effectExtent l="0" t="0" r="4445" b="0"/>
                <wp:wrapNone/>
                <wp:docPr id="17" name="Oval 17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71755" cy="45085"/>
                        </a:xfrm>
                        <a:prstGeom prst="ellipse">
                          <a:avLst/>
                        </a:prstGeom>
                        <a:solidFill>
                          <a:srgbClr val="FFC000"/>
                        </a:solidFill>
                        <a:ln>
                          <a:noFill/>
                        </a:ln>
                      </wps:spPr>
                      <wps:style>
                        <a:lnRef idx="2">
                          <a:schemeClr val="accent1">
                            <a:shade val="50000"/>
                          </a:schemeClr>
                        </a:lnRef>
                        <a:fillRef idx="1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lt1"/>
                        </a:fontRef>
                      </wps:style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V relativeFrom="margin">
                  <wp14:pctHeight>0</wp14:pctHeight>
                </wp14:sizeRelV>
              </wp:anchor>
            </w:drawing>
          </mc:Choice>
          <mc:Fallback xmlns:w16sdtdh="http://schemas.microsoft.com/office/word/2020/wordml/sdtdatahash">
            <w:pict>
              <v:oval w14:anchorId="1E238983" id="Oval 17" o:spid="_x0000_s1026" style="position:absolute;margin-left:117.7pt;margin-top:319.15pt;width:5.65pt;height:3.55pt;z-index:251681792;visibility:visible;mso-wrap-style:square;mso-height-percent:0;mso-wrap-distance-left:9pt;mso-wrap-distance-top:0;mso-wrap-distance-right:9pt;mso-wrap-distance-bottom:0;mso-position-horizontal:absolute;mso-position-horizontal-relative:text;mso-position-vertical:absolute;mso-position-vertical-relative:text;mso-height-percent:0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" fillcolor="#ffc000" stroked="f" strokeweight="1pt">
                <v:stroke joinstyle="miter"/>
              </v:oval>
            </w:pict>
          </mc:Fallback>
        </mc:AlternateContent>
      </w:r>
      <w:r w:rsidR="00824AF3">
        <w:rPr>
          <w:noProof/>
        </w:rPr>
        <mc:AlternateContent>
          <mc:Choice Requires="wps">
            <w:drawing>
              <wp:anchor distT="0" distB="0" distL="114300" distR="114300" simplePos="0" relativeHeight="251675648" behindDoc="0" locked="0" layoutInCell="1" allowOverlap="1" wp14:anchorId="4B20757F" wp14:editId="3E8A3D33">
                <wp:simplePos x="0" y="0"/>
                <wp:positionH relativeFrom="column">
                  <wp:posOffset>1625600</wp:posOffset>
                </wp:positionH>
                <wp:positionV relativeFrom="paragraph">
                  <wp:posOffset>4215130</wp:posOffset>
                </wp:positionV>
                <wp:extent cx="71755" cy="45085"/>
                <wp:effectExtent l="0" t="0" r="4445" b="0"/>
                <wp:wrapNone/>
                <wp:docPr id="12" name="Oval 12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71755" cy="45085"/>
                        </a:xfrm>
                        <a:prstGeom prst="ellipse">
                          <a:avLst/>
                        </a:prstGeom>
                        <a:solidFill>
                          <a:srgbClr val="FFC000"/>
                        </a:solidFill>
                        <a:ln>
                          <a:noFill/>
                        </a:ln>
                      </wps:spPr>
                      <wps:style>
                        <a:lnRef idx="2">
                          <a:schemeClr val="accent1">
                            <a:shade val="50000"/>
                          </a:schemeClr>
                        </a:lnRef>
                        <a:fillRef idx="1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lt1"/>
                        </a:fontRef>
                      </wps:style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V relativeFrom="margin">
                  <wp14:pctHeight>0</wp14:pctHeight>
                </wp14:sizeRelV>
              </wp:anchor>
            </w:drawing>
          </mc:Choice>
          <mc:Fallback xmlns:w16sdtdh="http://schemas.microsoft.com/office/word/2020/wordml/sdtdatahash">
            <w:pict>
              <v:oval w14:anchorId="4A1CCD38" id="Oval 12" o:spid="_x0000_s1026" style="position:absolute;margin-left:128pt;margin-top:331.9pt;width:5.65pt;height:3.55pt;z-index:251675648;visibility:visible;mso-wrap-style:square;mso-height-percent:0;mso-wrap-distance-left:9pt;mso-wrap-distance-top:0;mso-wrap-distance-right:9pt;mso-wrap-distance-bottom:0;mso-position-horizontal:absolute;mso-position-horizontal-relative:text;mso-position-vertical:absolute;mso-position-vertical-relative:text;mso-height-percent:0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" fillcolor="#ffc000" stroked="f" strokeweight="1pt">
                <v:stroke joinstyle="miter"/>
              </v:oval>
            </w:pict>
          </mc:Fallback>
        </mc:AlternateContent>
      </w:r>
      <w:r w:rsidR="00824AF3">
        <w:rPr>
          <w:noProof/>
        </w:rPr>
        <mc:AlternateContent>
          <mc:Choice Requires="wps">
            <w:drawing>
              <wp:anchor distT="0" distB="0" distL="114300" distR="114300" simplePos="0" relativeHeight="251677696" behindDoc="0" locked="0" layoutInCell="1" allowOverlap="1" wp14:anchorId="02CA57C3" wp14:editId="0D356CA5">
                <wp:simplePos x="0" y="0"/>
                <wp:positionH relativeFrom="column">
                  <wp:posOffset>1583055</wp:posOffset>
                </wp:positionH>
                <wp:positionV relativeFrom="paragraph">
                  <wp:posOffset>4161300</wp:posOffset>
                </wp:positionV>
                <wp:extent cx="71755" cy="45085"/>
                <wp:effectExtent l="0" t="0" r="4445" b="0"/>
                <wp:wrapNone/>
                <wp:docPr id="15" name="Oval 15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71755" cy="45085"/>
                        </a:xfrm>
                        <a:prstGeom prst="ellipse">
                          <a:avLst/>
                        </a:prstGeom>
                        <a:solidFill>
                          <a:srgbClr val="FFC000"/>
                        </a:solidFill>
                        <a:ln>
                          <a:noFill/>
                        </a:ln>
                      </wps:spPr>
                      <wps:style>
                        <a:lnRef idx="2">
                          <a:schemeClr val="accent1">
                            <a:shade val="50000"/>
                          </a:schemeClr>
                        </a:lnRef>
                        <a:fillRef idx="1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lt1"/>
                        </a:fontRef>
                      </wps:style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V relativeFrom="margin">
                  <wp14:pctHeight>0</wp14:pctHeight>
                </wp14:sizeRelV>
              </wp:anchor>
            </w:drawing>
          </mc:Choice>
          <mc:Fallback xmlns:w16sdtdh="http://schemas.microsoft.com/office/word/2020/wordml/sdtdatahash">
            <w:pict>
              <v:oval w14:anchorId="7DA37326" id="Oval 15" o:spid="_x0000_s1026" style="position:absolute;margin-left:124.65pt;margin-top:327.65pt;width:5.65pt;height:3.55pt;z-index:251677696;visibility:visible;mso-wrap-style:square;mso-height-percent:0;mso-wrap-distance-left:9pt;mso-wrap-distance-top:0;mso-wrap-distance-right:9pt;mso-wrap-distance-bottom:0;mso-position-horizontal:absolute;mso-position-horizontal-relative:text;mso-position-vertical:absolute;mso-position-vertical-relative:text;mso-height-percent:0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" fillcolor="#ffc000" stroked="f" strokeweight="1pt">
                <v:stroke joinstyle="miter"/>
              </v:oval>
            </w:pict>
          </mc:Fallback>
        </mc:AlternateContent>
      </w:r>
      <w:r w:rsidR="00824AF3">
        <w:rPr>
          <w:noProof/>
        </w:rPr>
        <mc:AlternateContent>
          <mc:Choice Requires="wps">
            <w:drawing>
              <wp:anchor distT="0" distB="0" distL="114300" distR="114300" simplePos="0" relativeHeight="251679744" behindDoc="0" locked="0" layoutInCell="1" allowOverlap="1" wp14:anchorId="5FC71873" wp14:editId="663947F4">
                <wp:simplePos x="0" y="0"/>
                <wp:positionH relativeFrom="column">
                  <wp:posOffset>1530495</wp:posOffset>
                </wp:positionH>
                <wp:positionV relativeFrom="paragraph">
                  <wp:posOffset>4104005</wp:posOffset>
                </wp:positionV>
                <wp:extent cx="71967" cy="45719"/>
                <wp:effectExtent l="0" t="0" r="4445" b="0"/>
                <wp:wrapNone/>
                <wp:docPr id="16" name="Oval 16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71967" cy="45719"/>
                        </a:xfrm>
                        <a:prstGeom prst="ellipse">
                          <a:avLst/>
                        </a:prstGeom>
                        <a:solidFill>
                          <a:srgbClr val="FFC000"/>
                        </a:solidFill>
                        <a:ln>
                          <a:noFill/>
                        </a:ln>
                      </wps:spPr>
                      <wps:style>
                        <a:lnRef idx="2">
                          <a:schemeClr val="accent1">
                            <a:shade val="50000"/>
                          </a:schemeClr>
                        </a:lnRef>
                        <a:fillRef idx="1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lt1"/>
                        </a:fontRef>
                      </wps:style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V relativeFrom="margin">
                  <wp14:pctHeight>0</wp14:pctHeight>
                </wp14:sizeRelV>
              </wp:anchor>
            </w:drawing>
          </mc:Choice>
          <mc:Fallback xmlns:w16sdtdh="http://schemas.microsoft.com/office/word/2020/wordml/sdtdatahash">
            <w:pict>
              <v:oval w14:anchorId="5B8CE210" id="Oval 16" o:spid="_x0000_s1026" style="position:absolute;margin-left:120.5pt;margin-top:323.15pt;width:5.65pt;height:3.6pt;z-index:251679744;visibility:visible;mso-wrap-style:square;mso-height-percent:0;mso-wrap-distance-left:9pt;mso-wrap-distance-top:0;mso-wrap-distance-right:9pt;mso-wrap-distance-bottom:0;mso-position-horizontal:absolute;mso-position-horizontal-relative:text;mso-position-vertical:absolute;mso-position-vertical-relative:text;mso-height-percent:0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" fillcolor="#ffc000" stroked="f" strokeweight="1pt">
                <v:stroke joinstyle="miter"/>
              </v:oval>
            </w:pict>
          </mc:Fallback>
        </mc:AlternateContent>
      </w:r>
      <w:r w:rsidR="00824AF3">
        <w:rPr>
          <w:noProof/>
        </w:rPr>
        <mc:AlternateContent>
          <mc:Choice Requires="wps">
            <w:drawing>
              <wp:anchor distT="0" distB="0" distL="114300" distR="114300" simplePos="0" relativeHeight="251673600" behindDoc="0" locked="0" layoutInCell="1" allowOverlap="1" wp14:anchorId="3B9B06EA" wp14:editId="75C40E69">
                <wp:simplePos x="0" y="0"/>
                <wp:positionH relativeFrom="column">
                  <wp:posOffset>1564398</wp:posOffset>
                </wp:positionH>
                <wp:positionV relativeFrom="paragraph">
                  <wp:posOffset>4264581</wp:posOffset>
                </wp:positionV>
                <wp:extent cx="71967" cy="45719"/>
                <wp:effectExtent l="0" t="0" r="4445" b="0"/>
                <wp:wrapNone/>
                <wp:docPr id="11" name="Oval 11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71967" cy="45719"/>
                        </a:xfrm>
                        <a:prstGeom prst="ellipse">
                          <a:avLst/>
                        </a:prstGeom>
                        <a:solidFill>
                          <a:srgbClr val="FFC000"/>
                        </a:solidFill>
                        <a:ln>
                          <a:noFill/>
                        </a:ln>
                      </wps:spPr>
                      <wps:style>
                        <a:lnRef idx="2">
                          <a:schemeClr val="accent1">
                            <a:shade val="50000"/>
                          </a:schemeClr>
                        </a:lnRef>
                        <a:fillRef idx="1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lt1"/>
                        </a:fontRef>
                      </wps:style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V relativeFrom="margin">
                  <wp14:pctHeight>0</wp14:pctHeight>
                </wp14:sizeRelV>
              </wp:anchor>
            </w:drawing>
          </mc:Choice>
          <mc:Fallback xmlns:w16sdtdh="http://schemas.microsoft.com/office/word/2020/wordml/sdtdatahash">
            <w:pict>
              <v:oval w14:anchorId="6AF05B43" id="Oval 11" o:spid="_x0000_s1026" style="position:absolute;margin-left:123.2pt;margin-top:335.8pt;width:5.65pt;height:3.6pt;z-index:251673600;visibility:visible;mso-wrap-style:square;mso-height-percent:0;mso-wrap-distance-left:9pt;mso-wrap-distance-top:0;mso-wrap-distance-right:9pt;mso-wrap-distance-bottom:0;mso-position-horizontal:absolute;mso-position-horizontal-relative:text;mso-position-vertical:absolute;mso-position-vertical-relative:text;mso-height-percent:0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" fillcolor="#ffc000" stroked="f" strokeweight="1pt">
                <v:stroke joinstyle="miter"/>
              </v:oval>
            </w:pict>
          </mc:Fallback>
        </mc:AlternateContent>
      </w:r>
      <w:r w:rsidR="00824AF3">
        <w:rPr>
          <w:noProof/>
        </w:rPr>
        <mc:AlternateContent>
          <mc:Choice Requires="wps">
            <w:drawing>
              <wp:anchor distT="0" distB="0" distL="114300" distR="114300" simplePos="0" relativeHeight="251671552" behindDoc="0" locked="0" layoutInCell="1" allowOverlap="1" wp14:anchorId="7B218FA3" wp14:editId="67382DF8">
                <wp:simplePos x="0" y="0"/>
                <wp:positionH relativeFrom="column">
                  <wp:posOffset>791834</wp:posOffset>
                </wp:positionH>
                <wp:positionV relativeFrom="paragraph">
                  <wp:posOffset>5876572</wp:posOffset>
                </wp:positionV>
                <wp:extent cx="71967" cy="45719"/>
                <wp:effectExtent l="0" t="0" r="4445" b="0"/>
                <wp:wrapNone/>
                <wp:docPr id="10" name="Oval 10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71967" cy="45719"/>
                        </a:xfrm>
                        <a:prstGeom prst="ellipse">
                          <a:avLst/>
                        </a:prstGeom>
                        <a:solidFill>
                          <a:srgbClr val="FFC000"/>
                        </a:solidFill>
                        <a:ln>
                          <a:noFill/>
                        </a:ln>
                      </wps:spPr>
                      <wps:style>
                        <a:lnRef idx="2">
                          <a:schemeClr val="accent1">
                            <a:shade val="50000"/>
                          </a:schemeClr>
                        </a:lnRef>
                        <a:fillRef idx="1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lt1"/>
                        </a:fontRef>
                      </wps:style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V relativeFrom="margin">
                  <wp14:pctHeight>0</wp14:pctHeight>
                </wp14:sizeRelV>
              </wp:anchor>
            </w:drawing>
          </mc:Choice>
          <mc:Fallback xmlns:w16sdtdh="http://schemas.microsoft.com/office/word/2020/wordml/sdtdatahash">
            <w:pict>
              <v:oval w14:anchorId="6056ED44" id="Oval 10" o:spid="_x0000_s1026" style="position:absolute;margin-left:62.35pt;margin-top:462.7pt;width:5.65pt;height:3.6pt;z-index:251671552;visibility:visible;mso-wrap-style:square;mso-height-percent:0;mso-wrap-distance-left:9pt;mso-wrap-distance-top:0;mso-wrap-distance-right:9pt;mso-wrap-distance-bottom:0;mso-position-horizontal:absolute;mso-position-horizontal-relative:text;mso-position-vertical:absolute;mso-position-vertical-relative:text;mso-height-percent:0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" fillcolor="#ffc000" stroked="f" strokeweight="1pt">
                <v:stroke joinstyle="miter"/>
              </v:oval>
            </w:pict>
          </mc:Fallback>
        </mc:AlternateContent>
      </w:r>
      <w:r w:rsidR="00824AF3">
        <w:rPr>
          <w:noProof/>
        </w:rPr>
        <mc:AlternateContent>
          <mc:Choice Requires="wps">
            <w:drawing>
              <wp:anchor distT="0" distB="0" distL="114300" distR="114300" simplePos="0" relativeHeight="251669504" behindDoc="0" locked="0" layoutInCell="1" allowOverlap="1" wp14:anchorId="0BA090A8" wp14:editId="30E9FE5F">
                <wp:simplePos x="0" y="0"/>
                <wp:positionH relativeFrom="column">
                  <wp:posOffset>927100</wp:posOffset>
                </wp:positionH>
                <wp:positionV relativeFrom="paragraph">
                  <wp:posOffset>5934855</wp:posOffset>
                </wp:positionV>
                <wp:extent cx="71967" cy="45719"/>
                <wp:effectExtent l="0" t="0" r="4445" b="0"/>
                <wp:wrapNone/>
                <wp:docPr id="9" name="Oval 9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71967" cy="45719"/>
                        </a:xfrm>
                        <a:prstGeom prst="ellipse">
                          <a:avLst/>
                        </a:prstGeom>
                        <a:solidFill>
                          <a:srgbClr val="FFC000"/>
                        </a:solidFill>
                        <a:ln>
                          <a:noFill/>
                        </a:ln>
                      </wps:spPr>
                      <wps:style>
                        <a:lnRef idx="2">
                          <a:schemeClr val="accent1">
                            <a:shade val="50000"/>
                          </a:schemeClr>
                        </a:lnRef>
                        <a:fillRef idx="1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lt1"/>
                        </a:fontRef>
                      </wps:style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V relativeFrom="margin">
                  <wp14:pctHeight>0</wp14:pctHeight>
                </wp14:sizeRelV>
              </wp:anchor>
            </w:drawing>
          </mc:Choice>
          <mc:Fallback xmlns:w16sdtdh="http://schemas.microsoft.com/office/word/2020/wordml/sdtdatahash">
            <w:pict>
              <v:oval w14:anchorId="1885C7BE" id="Oval 9" o:spid="_x0000_s1026" style="position:absolute;margin-left:73pt;margin-top:467.3pt;width:5.65pt;height:3.6pt;z-index:251669504;visibility:visible;mso-wrap-style:square;mso-height-percent:0;mso-wrap-distance-left:9pt;mso-wrap-distance-top:0;mso-wrap-distance-right:9pt;mso-wrap-distance-bottom:0;mso-position-horizontal:absolute;mso-position-horizontal-relative:text;mso-position-vertical:absolute;mso-position-vertical-relative:text;mso-height-percent:0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" fillcolor="#ffc000" stroked="f" strokeweight="1pt">
                <v:stroke joinstyle="miter"/>
              </v:oval>
            </w:pict>
          </mc:Fallback>
        </mc:AlternateContent>
      </w:r>
      <w:r w:rsidR="001A4321">
        <w:rPr>
          <w:noProof/>
        </w:rPr>
        <mc:AlternateContent>
          <mc:Choice Requires="wps">
            <w:drawing>
              <wp:anchor distT="0" distB="0" distL="114300" distR="114300" simplePos="0" relativeHeight="251667456" behindDoc="0" locked="0" layoutInCell="1" allowOverlap="1" wp14:anchorId="6B1112B2" wp14:editId="07E5CE85">
                <wp:simplePos x="0" y="0"/>
                <wp:positionH relativeFrom="column">
                  <wp:posOffset>1345613</wp:posOffset>
                </wp:positionH>
                <wp:positionV relativeFrom="paragraph">
                  <wp:posOffset>6042597</wp:posOffset>
                </wp:positionV>
                <wp:extent cx="71967" cy="45719"/>
                <wp:effectExtent l="0" t="0" r="4445" b="0"/>
                <wp:wrapNone/>
                <wp:docPr id="8" name="Oval 8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71967" cy="45719"/>
                        </a:xfrm>
                        <a:prstGeom prst="ellipse">
                          <a:avLst/>
                        </a:prstGeom>
                        <a:solidFill>
                          <a:srgbClr val="FFC000"/>
                        </a:solidFill>
                        <a:ln>
                          <a:noFill/>
                        </a:ln>
                      </wps:spPr>
                      <wps:style>
                        <a:lnRef idx="2">
                          <a:schemeClr val="accent1">
                            <a:shade val="50000"/>
                          </a:schemeClr>
                        </a:lnRef>
                        <a:fillRef idx="1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lt1"/>
                        </a:fontRef>
                      </wps:style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V relativeFrom="margin">
                  <wp14:pctHeight>0</wp14:pctHeight>
                </wp14:sizeRelV>
              </wp:anchor>
            </w:drawing>
          </mc:Choice>
          <mc:Fallback xmlns:w16sdtdh="http://schemas.microsoft.com/office/word/2020/wordml/sdtdatahash">
            <w:pict>
              <v:oval w14:anchorId="5AA7C845" id="Oval 8" o:spid="_x0000_s1026" style="position:absolute;margin-left:105.95pt;margin-top:475.8pt;width:5.65pt;height:3.6pt;z-index:251667456;visibility:visible;mso-wrap-style:square;mso-height-percent:0;mso-wrap-distance-left:9pt;mso-wrap-distance-top:0;mso-wrap-distance-right:9pt;mso-wrap-distance-bottom:0;mso-position-horizontal:absolute;mso-position-horizontal-relative:text;mso-position-vertical:absolute;mso-position-vertical-relative:text;mso-height-percent:0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" fillcolor="#ffc000" stroked="f" strokeweight="1pt">
                <v:stroke joinstyle="miter"/>
              </v:oval>
            </w:pict>
          </mc:Fallback>
        </mc:AlternateContent>
      </w:r>
      <w:r w:rsidR="001A4321">
        <w:rPr>
          <w:noProof/>
        </w:rPr>
        <mc:AlternateContent>
          <mc:Choice Requires="wps">
            <w:drawing>
              <wp:anchor distT="0" distB="0" distL="114300" distR="114300" simplePos="0" relativeHeight="251665408" behindDoc="0" locked="0" layoutInCell="1" allowOverlap="1" wp14:anchorId="5CA9CD4F" wp14:editId="1801102F">
                <wp:simplePos x="0" y="0"/>
                <wp:positionH relativeFrom="column">
                  <wp:posOffset>1273730</wp:posOffset>
                </wp:positionH>
                <wp:positionV relativeFrom="paragraph">
                  <wp:posOffset>6097897</wp:posOffset>
                </wp:positionV>
                <wp:extent cx="71967" cy="45719"/>
                <wp:effectExtent l="0" t="0" r="4445" b="0"/>
                <wp:wrapNone/>
                <wp:docPr id="7" name="Oval 7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71967" cy="45719"/>
                        </a:xfrm>
                        <a:prstGeom prst="ellipse">
                          <a:avLst/>
                        </a:prstGeom>
                        <a:solidFill>
                          <a:srgbClr val="FFC000"/>
                        </a:solidFill>
                        <a:ln>
                          <a:noFill/>
                        </a:ln>
                      </wps:spPr>
                      <wps:style>
                        <a:lnRef idx="2">
                          <a:schemeClr val="accent1">
                            <a:shade val="50000"/>
                          </a:schemeClr>
                        </a:lnRef>
                        <a:fillRef idx="1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lt1"/>
                        </a:fontRef>
                      </wps:style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V relativeFrom="margin">
                  <wp14:pctHeight>0</wp14:pctHeight>
                </wp14:sizeRelV>
              </wp:anchor>
            </w:drawing>
          </mc:Choice>
          <mc:Fallback xmlns:w16sdtdh="http://schemas.microsoft.com/office/word/2020/wordml/sdtdatahash">
            <w:pict>
              <v:oval w14:anchorId="5D48307C" id="Oval 7" o:spid="_x0000_s1026" style="position:absolute;margin-left:100.3pt;margin-top:480.15pt;width:5.65pt;height:3.6pt;z-index:251665408;visibility:visible;mso-wrap-style:square;mso-height-percent:0;mso-wrap-distance-left:9pt;mso-wrap-distance-top:0;mso-wrap-distance-right:9pt;mso-wrap-distance-bottom:0;mso-position-horizontal:absolute;mso-position-horizontal-relative:text;mso-position-vertical:absolute;mso-position-vertical-relative:text;mso-height-percent:0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" fillcolor="#ffc000" stroked="f" strokeweight="1pt">
                <v:stroke joinstyle="miter"/>
              </v:oval>
            </w:pict>
          </mc:Fallback>
        </mc:AlternateContent>
      </w:r>
      <w:r w:rsidR="001A4321">
        <w:rPr>
          <w:noProof/>
        </w:rPr>
        <mc:AlternateContent>
          <mc:Choice Requires="wps">
            <w:drawing>
              <wp:anchor distT="0" distB="0" distL="114300" distR="114300" simplePos="0" relativeHeight="251663360" behindDoc="0" locked="0" layoutInCell="1" allowOverlap="1" wp14:anchorId="763AB94B" wp14:editId="29E56AF5">
                <wp:simplePos x="0" y="0"/>
                <wp:positionH relativeFrom="column">
                  <wp:posOffset>1301750</wp:posOffset>
                </wp:positionH>
                <wp:positionV relativeFrom="paragraph">
                  <wp:posOffset>6160915</wp:posOffset>
                </wp:positionV>
                <wp:extent cx="71967" cy="45719"/>
                <wp:effectExtent l="0" t="0" r="4445" b="0"/>
                <wp:wrapNone/>
                <wp:docPr id="4" name="Oval 4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71967" cy="45719"/>
                        </a:xfrm>
                        <a:prstGeom prst="ellipse">
                          <a:avLst/>
                        </a:prstGeom>
                        <a:solidFill>
                          <a:srgbClr val="FFC000"/>
                        </a:solidFill>
                        <a:ln>
                          <a:noFill/>
                        </a:ln>
                      </wps:spPr>
                      <wps:style>
                        <a:lnRef idx="2">
                          <a:schemeClr val="accent1">
                            <a:shade val="50000"/>
                          </a:schemeClr>
                        </a:lnRef>
                        <a:fillRef idx="1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lt1"/>
                        </a:fontRef>
                      </wps:style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V relativeFrom="margin">
                  <wp14:pctHeight>0</wp14:pctHeight>
                </wp14:sizeRelV>
              </wp:anchor>
            </w:drawing>
          </mc:Choice>
          <mc:Fallback xmlns:w16sdtdh="http://schemas.microsoft.com/office/word/2020/wordml/sdtdatahash">
            <w:pict>
              <v:oval w14:anchorId="275833B4" id="Oval 4" o:spid="_x0000_s1026" style="position:absolute;margin-left:102.5pt;margin-top:485.1pt;width:5.65pt;height:3.6pt;z-index:251663360;visibility:visible;mso-wrap-style:square;mso-height-percent:0;mso-wrap-distance-left:9pt;mso-wrap-distance-top:0;mso-wrap-distance-right:9pt;mso-wrap-distance-bottom:0;mso-position-horizontal:absolute;mso-position-horizontal-relative:text;mso-position-vertical:absolute;mso-position-vertical-relative:text;mso-height-percent:0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" fillcolor="#ffc000" stroked="f" strokeweight="1pt">
                <v:stroke joinstyle="miter"/>
              </v:oval>
            </w:pict>
          </mc:Fallback>
        </mc:AlternateContent>
      </w:r>
      <w:r w:rsidR="001A4321">
        <w:rPr>
          <w:noProof/>
        </w:rPr>
        <mc:AlternateContent>
          <mc:Choice Requires="wps">
            <w:drawing>
              <wp:anchor distT="0" distB="0" distL="114300" distR="114300" simplePos="0" relativeHeight="251661312" behindDoc="0" locked="0" layoutInCell="1" allowOverlap="1" wp14:anchorId="4C82FFE5" wp14:editId="21F68352">
                <wp:simplePos x="0" y="0"/>
                <wp:positionH relativeFrom="column">
                  <wp:posOffset>383395</wp:posOffset>
                </wp:positionH>
                <wp:positionV relativeFrom="paragraph">
                  <wp:posOffset>6382385</wp:posOffset>
                </wp:positionV>
                <wp:extent cx="71967" cy="45719"/>
                <wp:effectExtent l="0" t="0" r="4445" b="0"/>
                <wp:wrapNone/>
                <wp:docPr id="2" name="Oval 2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71967" cy="45719"/>
                        </a:xfrm>
                        <a:prstGeom prst="ellipse">
                          <a:avLst/>
                        </a:prstGeom>
                        <a:ln>
                          <a:noFill/>
                        </a:ln>
                      </wps:spPr>
                      <wps:style>
                        <a:lnRef idx="2">
                          <a:schemeClr val="accent1">
                            <a:shade val="50000"/>
                          </a:schemeClr>
                        </a:lnRef>
                        <a:fillRef idx="1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lt1"/>
                        </a:fontRef>
                      </wps:style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V relativeFrom="margin">
                  <wp14:pctHeight>0</wp14:pctHeight>
                </wp14:sizeRelV>
              </wp:anchor>
            </w:drawing>
          </mc:Choice>
          <mc:Fallback xmlns:w16sdtdh="http://schemas.microsoft.com/office/word/2020/wordml/sdtdatahash">
            <w:pict>
              <v:oval w14:anchorId="1F519883" id="Oval 2" o:spid="_x0000_s1026" style="position:absolute;margin-left:30.2pt;margin-top:502.55pt;width:5.65pt;height:3.6pt;z-index:251661312;visibility:visible;mso-wrap-style:square;mso-height-percent:0;mso-wrap-distance-left:9pt;mso-wrap-distance-top:0;mso-wrap-distance-right:9pt;mso-wrap-distance-bottom:0;mso-position-horizontal:absolute;mso-position-horizontal-relative:text;mso-position-vertical:absolute;mso-position-vertical-relative:text;mso-height-percent:0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" fillcolor="#4472c4 [3204]" stroked="f" strokeweight="1pt">
                <v:stroke joinstyle="miter"/>
              </v:oval>
            </w:pict>
          </mc:Fallback>
        </mc:AlternateContent>
      </w:r>
      <w:r w:rsidR="001A4321">
        <w:rPr>
          <w:noProof/>
        </w:rPr>
        <mc:AlternateContent>
          <mc:Choice Requires="wps">
            <w:drawing>
              <wp:anchor distT="0" distB="0" distL="114300" distR="114300" simplePos="0" relativeHeight="251659264" behindDoc="0" locked="0" layoutInCell="1" allowOverlap="1" wp14:anchorId="2A98BA83" wp14:editId="7AFE0CFD">
                <wp:simplePos x="0" y="0"/>
                <wp:positionH relativeFrom="column">
                  <wp:posOffset>397510</wp:posOffset>
                </wp:positionH>
                <wp:positionV relativeFrom="paragraph">
                  <wp:posOffset>6436215</wp:posOffset>
                </wp:positionV>
                <wp:extent cx="71967" cy="45719"/>
                <wp:effectExtent l="0" t="0" r="4445" b="0"/>
                <wp:wrapNone/>
                <wp:docPr id="1" name="Oval 1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71967" cy="45719"/>
                        </a:xfrm>
                        <a:prstGeom prst="ellipse">
                          <a:avLst/>
                        </a:prstGeom>
                        <a:ln>
                          <a:noFill/>
                        </a:ln>
                      </wps:spPr>
                      <wps:style>
                        <a:lnRef idx="2">
                          <a:schemeClr val="accent1">
                            <a:shade val="50000"/>
                          </a:schemeClr>
                        </a:lnRef>
                        <a:fillRef idx="1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lt1"/>
                        </a:fontRef>
                      </wps:style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V relativeFrom="margin">
                  <wp14:pctHeight>0</wp14:pctHeight>
                </wp14:sizeRelV>
              </wp:anchor>
            </w:drawing>
          </mc:Choice>
          <mc:Fallback xmlns:w16sdtdh="http://schemas.microsoft.com/office/word/2020/wordml/sdtdatahash">
            <w:pict>
              <v:oval w14:anchorId="1CCC8EA1" id="Oval 1" o:spid="_x0000_s1026" style="position:absolute;margin-left:31.3pt;margin-top:506.8pt;width:5.65pt;height:3.6pt;z-index:251659264;visibility:visible;mso-wrap-style:square;mso-height-percent:0;mso-wrap-distance-left:9pt;mso-wrap-distance-top:0;mso-wrap-distance-right:9pt;mso-wrap-distance-bottom:0;mso-position-horizontal:absolute;mso-position-horizontal-relative:text;mso-position-vertical:absolute;mso-position-vertical-relative:text;mso-height-percent:0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" fillcolor="#4472c4 [3204]" stroked="f" strokeweight="1pt">
                <v:stroke joinstyle="miter"/>
              </v:oval>
            </w:pict>
          </mc:Fallback>
        </mc:AlternateContent>
      </w:r>
      <w:r w:rsidR="008D204C">
        <w:rPr>
          <w:noProof/>
        </w:rPr>
        <w:drawing>
          <wp:inline distT="0" distB="0" distL="0" distR="0" wp14:anchorId="3D6623C5" wp14:editId="1276FE6E">
            <wp:extent cx="4348643" cy="6692630"/>
            <wp:effectExtent l="0" t="0" r="0" b="0"/>
            <wp:docPr id="13" name="Picture 1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3" name="RAxML_bestTree.slam_binarytree_outtree.png"/>
                    <pic:cNvPicPr/>
                  </pic:nvPicPr>
                  <pic:blipFill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353017" cy="669936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6B3EB7B" w14:textId="77777777" w:rsidR="008D204C" w:rsidRDefault="008D204C" w:rsidP="008D204C"/>
    <w:p w14:paraId="5C3CF132" w14:textId="5BBF834A" w:rsidR="008D204C" w:rsidRDefault="008D204C" w:rsidP="008D204C">
      <w:r>
        <w:t xml:space="preserve">Supplemental Figure </w:t>
      </w:r>
      <w:r w:rsidR="00E71713">
        <w:t>3</w:t>
      </w:r>
      <w:r w:rsidR="00F125C3">
        <w:t xml:space="preserve">. </w:t>
      </w:r>
      <w:r>
        <w:t xml:space="preserve">Comparative phylogenetics of CD150/SLAMF1 among mammals. CD150 is the probable primary host receptor for PDV entry and infection. One hundred-seventeen full length CD150 coding region sequences representing a diverse range of mammals were compared using a maximum-likelihood approach in </w:t>
      </w:r>
      <w:proofErr w:type="spellStart"/>
      <w:r>
        <w:t>RAxML</w:t>
      </w:r>
      <w:proofErr w:type="spellEnd"/>
      <w:r>
        <w:t xml:space="preserve">. </w:t>
      </w:r>
      <w:r w:rsidR="00076AD2">
        <w:t xml:space="preserve">Grey and Harbor seal are marked in blue, additional marine mammals are marked in orange. </w:t>
      </w:r>
      <w:r>
        <w:t xml:space="preserve">The scale bar corresponds to </w:t>
      </w:r>
      <w:r w:rsidR="00076AD2">
        <w:t xml:space="preserve">substitution </w:t>
      </w:r>
      <w:r>
        <w:t>rate.</w:t>
      </w:r>
    </w:p>
    <w:p w14:paraId="28FDEA2D" w14:textId="77777777" w:rsidR="008D204C" w:rsidRDefault="008D204C" w:rsidP="008D204C">
      <w:r>
        <w:br w:type="page"/>
      </w:r>
    </w:p>
    <w:p w14:paraId="300D801D" w14:textId="476E7BFE" w:rsidR="008D204C" w:rsidRDefault="00824AF3" w:rsidP="008D204C">
      <w:r w:rsidRPr="00824AF3">
        <w:rPr>
          <w:noProof/>
        </w:rPr>
        <w:lastRenderedPageBreak/>
        <mc:AlternateContent>
          <mc:Choice Requires="wps">
            <w:drawing>
              <wp:anchor distT="0" distB="0" distL="114300" distR="114300" simplePos="0" relativeHeight="251722752" behindDoc="0" locked="0" layoutInCell="1" allowOverlap="1" wp14:anchorId="70276813" wp14:editId="3F6D0B9E">
                <wp:simplePos x="0" y="0"/>
                <wp:positionH relativeFrom="column">
                  <wp:posOffset>3518535</wp:posOffset>
                </wp:positionH>
                <wp:positionV relativeFrom="paragraph">
                  <wp:posOffset>4233640</wp:posOffset>
                </wp:positionV>
                <wp:extent cx="71755" cy="45085"/>
                <wp:effectExtent l="0" t="0" r="4445" b="0"/>
                <wp:wrapNone/>
                <wp:docPr id="42" name="Oval 42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71755" cy="45085"/>
                        </a:xfrm>
                        <a:prstGeom prst="ellipse">
                          <a:avLst/>
                        </a:prstGeom>
                        <a:solidFill>
                          <a:srgbClr val="FFC000"/>
                        </a:solidFill>
                        <a:ln>
                          <a:noFill/>
                        </a:ln>
                      </wps:spPr>
                      <wps:style>
                        <a:lnRef idx="2">
                          <a:schemeClr val="accent1">
                            <a:shade val="50000"/>
                          </a:schemeClr>
                        </a:lnRef>
                        <a:fillRef idx="1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lt1"/>
                        </a:fontRef>
                      </wps:style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V relativeFrom="margin">
                  <wp14:pctHeight>0</wp14:pctHeight>
                </wp14:sizeRelV>
              </wp:anchor>
            </w:drawing>
          </mc:Choice>
          <mc:Fallback xmlns:w16sdtdh="http://schemas.microsoft.com/office/word/2020/wordml/sdtdatahash">
            <w:pict>
              <v:oval w14:anchorId="02C6A835" id="Oval 42" o:spid="_x0000_s1026" style="position:absolute;margin-left:277.05pt;margin-top:333.35pt;width:5.65pt;height:3.55pt;z-index:251722752;visibility:visible;mso-wrap-style:square;mso-height-percent:0;mso-wrap-distance-left:9pt;mso-wrap-distance-top:0;mso-wrap-distance-right:9pt;mso-wrap-distance-bottom:0;mso-position-horizontal:absolute;mso-position-horizontal-relative:text;mso-position-vertical:absolute;mso-position-vertical-relative:text;mso-height-percent:0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" fillcolor="#ffc000" stroked="f" strokeweight="1pt">
                <v:stroke joinstyle="miter"/>
              </v:oval>
            </w:pict>
          </mc:Fallback>
        </mc:AlternateContent>
      </w:r>
      <w:r w:rsidRPr="00824AF3">
        <w:rPr>
          <w:noProof/>
        </w:rPr>
        <mc:AlternateContent>
          <mc:Choice Requires="wps">
            <w:drawing>
              <wp:anchor distT="0" distB="0" distL="114300" distR="114300" simplePos="0" relativeHeight="251721728" behindDoc="0" locked="0" layoutInCell="1" allowOverlap="1" wp14:anchorId="50BED075" wp14:editId="28E47166">
                <wp:simplePos x="0" y="0"/>
                <wp:positionH relativeFrom="column">
                  <wp:posOffset>1356455</wp:posOffset>
                </wp:positionH>
                <wp:positionV relativeFrom="paragraph">
                  <wp:posOffset>4126230</wp:posOffset>
                </wp:positionV>
                <wp:extent cx="71755" cy="45085"/>
                <wp:effectExtent l="0" t="0" r="4445" b="0"/>
                <wp:wrapNone/>
                <wp:docPr id="41" name="Oval 41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71755" cy="45085"/>
                        </a:xfrm>
                        <a:prstGeom prst="ellipse">
                          <a:avLst/>
                        </a:prstGeom>
                        <a:solidFill>
                          <a:srgbClr val="FFC000"/>
                        </a:solidFill>
                        <a:ln>
                          <a:noFill/>
                        </a:ln>
                      </wps:spPr>
                      <wps:style>
                        <a:lnRef idx="2">
                          <a:schemeClr val="accent1">
                            <a:shade val="50000"/>
                          </a:schemeClr>
                        </a:lnRef>
                        <a:fillRef idx="1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lt1"/>
                        </a:fontRef>
                      </wps:style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V relativeFrom="margin">
                  <wp14:pctHeight>0</wp14:pctHeight>
                </wp14:sizeRelV>
              </wp:anchor>
            </w:drawing>
          </mc:Choice>
          <mc:Fallback xmlns:w16sdtdh="http://schemas.microsoft.com/office/word/2020/wordml/sdtdatahash">
            <w:pict>
              <v:oval w14:anchorId="6A97A5B9" id="Oval 41" o:spid="_x0000_s1026" style="position:absolute;margin-left:106.8pt;margin-top:324.9pt;width:5.65pt;height:3.55pt;z-index:251721728;visibility:visible;mso-wrap-style:square;mso-height-percent:0;mso-wrap-distance-left:9pt;mso-wrap-distance-top:0;mso-wrap-distance-right:9pt;mso-wrap-distance-bottom:0;mso-position-horizontal:absolute;mso-position-horizontal-relative:text;mso-position-vertical:absolute;mso-position-vertical-relative:text;mso-height-percent:0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" fillcolor="#ffc000" stroked="f" strokeweight="1pt">
                <v:stroke joinstyle="miter"/>
              </v:oval>
            </w:pict>
          </mc:Fallback>
        </mc:AlternateContent>
      </w:r>
      <w:r w:rsidRPr="00824AF3">
        <w:rPr>
          <w:noProof/>
        </w:rPr>
        <mc:AlternateContent>
          <mc:Choice Requires="wps">
            <w:drawing>
              <wp:anchor distT="0" distB="0" distL="114300" distR="114300" simplePos="0" relativeHeight="251720704" behindDoc="0" locked="0" layoutInCell="1" allowOverlap="1" wp14:anchorId="700D0828" wp14:editId="62C088BE">
                <wp:simplePos x="0" y="0"/>
                <wp:positionH relativeFrom="column">
                  <wp:posOffset>1924050</wp:posOffset>
                </wp:positionH>
                <wp:positionV relativeFrom="paragraph">
                  <wp:posOffset>4181475</wp:posOffset>
                </wp:positionV>
                <wp:extent cx="71755" cy="45085"/>
                <wp:effectExtent l="0" t="0" r="4445" b="0"/>
                <wp:wrapNone/>
                <wp:docPr id="40" name="Oval 40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71755" cy="45085"/>
                        </a:xfrm>
                        <a:prstGeom prst="ellipse">
                          <a:avLst/>
                        </a:prstGeom>
                        <a:solidFill>
                          <a:srgbClr val="FFC000"/>
                        </a:solidFill>
                        <a:ln>
                          <a:noFill/>
                        </a:ln>
                      </wps:spPr>
                      <wps:style>
                        <a:lnRef idx="2">
                          <a:schemeClr val="accent1">
                            <a:shade val="50000"/>
                          </a:schemeClr>
                        </a:lnRef>
                        <a:fillRef idx="1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lt1"/>
                        </a:fontRef>
                      </wps:style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V relativeFrom="margin">
                  <wp14:pctHeight>0</wp14:pctHeight>
                </wp14:sizeRelV>
              </wp:anchor>
            </w:drawing>
          </mc:Choice>
          <mc:Fallback xmlns:w16sdtdh="http://schemas.microsoft.com/office/word/2020/wordml/sdtdatahash">
            <w:pict>
              <v:oval w14:anchorId="5350EC21" id="Oval 40" o:spid="_x0000_s1026" style="position:absolute;margin-left:151.5pt;margin-top:329.25pt;width:5.65pt;height:3.55pt;z-index:251720704;visibility:visible;mso-wrap-style:square;mso-height-percent:0;mso-wrap-distance-left:9pt;mso-wrap-distance-top:0;mso-wrap-distance-right:9pt;mso-wrap-distance-bottom:0;mso-position-horizontal:absolute;mso-position-horizontal-relative:text;mso-position-vertical:absolute;mso-position-vertical-relative:text;mso-height-percent:0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" fillcolor="#ffc000" stroked="f" strokeweight="1pt">
                <v:stroke joinstyle="miter"/>
              </v:oval>
            </w:pict>
          </mc:Fallback>
        </mc:AlternateContent>
      </w:r>
      <w:r w:rsidRPr="00824AF3">
        <w:rPr>
          <w:noProof/>
        </w:rPr>
        <mc:AlternateContent>
          <mc:Choice Requires="wps">
            <w:drawing>
              <wp:anchor distT="0" distB="0" distL="114300" distR="114300" simplePos="0" relativeHeight="251718656" behindDoc="0" locked="0" layoutInCell="1" allowOverlap="1" wp14:anchorId="0C4530A0" wp14:editId="56906419">
                <wp:simplePos x="0" y="0"/>
                <wp:positionH relativeFrom="column">
                  <wp:posOffset>2305559</wp:posOffset>
                </wp:positionH>
                <wp:positionV relativeFrom="paragraph">
                  <wp:posOffset>1070875</wp:posOffset>
                </wp:positionV>
                <wp:extent cx="71755" cy="45085"/>
                <wp:effectExtent l="0" t="0" r="4445" b="0"/>
                <wp:wrapNone/>
                <wp:docPr id="39" name="Oval 39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71755" cy="45085"/>
                        </a:xfrm>
                        <a:prstGeom prst="ellipse">
                          <a:avLst/>
                        </a:prstGeom>
                        <a:solidFill>
                          <a:srgbClr val="FFC000"/>
                        </a:solidFill>
                        <a:ln>
                          <a:noFill/>
                        </a:ln>
                      </wps:spPr>
                      <wps:style>
                        <a:lnRef idx="2">
                          <a:schemeClr val="accent1">
                            <a:shade val="50000"/>
                          </a:schemeClr>
                        </a:lnRef>
                        <a:fillRef idx="1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lt1"/>
                        </a:fontRef>
                      </wps:style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V relativeFrom="margin">
                  <wp14:pctHeight>0</wp14:pctHeight>
                </wp14:sizeRelV>
              </wp:anchor>
            </w:drawing>
          </mc:Choice>
          <mc:Fallback xmlns:w16sdtdh="http://schemas.microsoft.com/office/word/2020/wordml/sdtdatahash">
            <w:pict>
              <v:oval w14:anchorId="16ADC4DB" id="Oval 39" o:spid="_x0000_s1026" style="position:absolute;margin-left:181.55pt;margin-top:84.3pt;width:5.65pt;height:3.55pt;z-index:251718656;visibility:visible;mso-wrap-style:square;mso-height-percent:0;mso-wrap-distance-left:9pt;mso-wrap-distance-top:0;mso-wrap-distance-right:9pt;mso-wrap-distance-bottom:0;mso-position-horizontal:absolute;mso-position-horizontal-relative:text;mso-position-vertical:absolute;mso-position-vertical-relative:text;mso-height-percent:0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" fillcolor="#ffc000" stroked="f" strokeweight="1pt">
                <v:stroke joinstyle="miter"/>
              </v:oval>
            </w:pict>
          </mc:Fallback>
        </mc:AlternateContent>
      </w:r>
      <w:r w:rsidRPr="00824AF3">
        <w:rPr>
          <w:noProof/>
        </w:rPr>
        <mc:AlternateContent>
          <mc:Choice Requires="wps">
            <w:drawing>
              <wp:anchor distT="0" distB="0" distL="114300" distR="114300" simplePos="0" relativeHeight="251716608" behindDoc="0" locked="0" layoutInCell="1" allowOverlap="1" wp14:anchorId="62FE4CD2" wp14:editId="04E8DBBD">
                <wp:simplePos x="0" y="0"/>
                <wp:positionH relativeFrom="column">
                  <wp:posOffset>1362126</wp:posOffset>
                </wp:positionH>
                <wp:positionV relativeFrom="paragraph">
                  <wp:posOffset>4278902</wp:posOffset>
                </wp:positionV>
                <wp:extent cx="71755" cy="45085"/>
                <wp:effectExtent l="0" t="0" r="4445" b="0"/>
                <wp:wrapNone/>
                <wp:docPr id="37" name="Oval 37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71755" cy="45085"/>
                        </a:xfrm>
                        <a:prstGeom prst="ellipse">
                          <a:avLst/>
                        </a:prstGeom>
                        <a:solidFill>
                          <a:srgbClr val="FFC000"/>
                        </a:solidFill>
                        <a:ln>
                          <a:noFill/>
                        </a:ln>
                      </wps:spPr>
                      <wps:style>
                        <a:lnRef idx="2">
                          <a:schemeClr val="accent1">
                            <a:shade val="50000"/>
                          </a:schemeClr>
                        </a:lnRef>
                        <a:fillRef idx="1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lt1"/>
                        </a:fontRef>
                      </wps:style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V relativeFrom="margin">
                  <wp14:pctHeight>0</wp14:pctHeight>
                </wp14:sizeRelV>
              </wp:anchor>
            </w:drawing>
          </mc:Choice>
          <mc:Fallback xmlns:w16sdtdh="http://schemas.microsoft.com/office/word/2020/wordml/sdtdatahash">
            <w:pict>
              <v:oval w14:anchorId="44C682EF" id="Oval 37" o:spid="_x0000_s1026" style="position:absolute;margin-left:107.25pt;margin-top:336.9pt;width:5.65pt;height:3.55pt;z-index:251716608;visibility:visible;mso-wrap-style:square;mso-height-percent:0;mso-wrap-distance-left:9pt;mso-wrap-distance-top:0;mso-wrap-distance-right:9pt;mso-wrap-distance-bottom:0;mso-position-horizontal:absolute;mso-position-horizontal-relative:text;mso-position-vertical:absolute;mso-position-vertical-relative:text;mso-height-percent:0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" fillcolor="#ffc000" stroked="f" strokeweight="1pt">
                <v:stroke joinstyle="miter"/>
              </v:oval>
            </w:pict>
          </mc:Fallback>
        </mc:AlternateContent>
      </w:r>
      <w:r w:rsidRPr="00824AF3">
        <w:rPr>
          <w:noProof/>
        </w:rPr>
        <mc:AlternateContent>
          <mc:Choice Requires="wps">
            <w:drawing>
              <wp:anchor distT="0" distB="0" distL="114300" distR="114300" simplePos="0" relativeHeight="251714560" behindDoc="0" locked="0" layoutInCell="1" allowOverlap="1" wp14:anchorId="6BBCF85D" wp14:editId="259D55EC">
                <wp:simplePos x="0" y="0"/>
                <wp:positionH relativeFrom="column">
                  <wp:posOffset>1391892</wp:posOffset>
                </wp:positionH>
                <wp:positionV relativeFrom="paragraph">
                  <wp:posOffset>4330432</wp:posOffset>
                </wp:positionV>
                <wp:extent cx="71755" cy="45085"/>
                <wp:effectExtent l="0" t="0" r="4445" b="0"/>
                <wp:wrapNone/>
                <wp:docPr id="36" name="Oval 36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71755" cy="45085"/>
                        </a:xfrm>
                        <a:prstGeom prst="ellipse">
                          <a:avLst/>
                        </a:prstGeom>
                        <a:solidFill>
                          <a:srgbClr val="FFC000"/>
                        </a:solidFill>
                        <a:ln>
                          <a:noFill/>
                        </a:ln>
                      </wps:spPr>
                      <wps:style>
                        <a:lnRef idx="2">
                          <a:schemeClr val="accent1">
                            <a:shade val="50000"/>
                          </a:schemeClr>
                        </a:lnRef>
                        <a:fillRef idx="1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lt1"/>
                        </a:fontRef>
                      </wps:style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V relativeFrom="margin">
                  <wp14:pctHeight>0</wp14:pctHeight>
                </wp14:sizeRelV>
              </wp:anchor>
            </w:drawing>
          </mc:Choice>
          <mc:Fallback xmlns:w16sdtdh="http://schemas.microsoft.com/office/word/2020/wordml/sdtdatahash">
            <w:pict>
              <v:oval w14:anchorId="4574F50B" id="Oval 36" o:spid="_x0000_s1026" style="position:absolute;margin-left:109.6pt;margin-top:341pt;width:5.65pt;height:3.55pt;z-index:251714560;visibility:visible;mso-wrap-style:square;mso-height-percent:0;mso-wrap-distance-left:9pt;mso-wrap-distance-top:0;mso-wrap-distance-right:9pt;mso-wrap-distance-bottom:0;mso-position-horizontal:absolute;mso-position-horizontal-relative:text;mso-position-vertical:absolute;mso-position-vertical-relative:text;mso-height-percent:0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" fillcolor="#ffc000" stroked="f" strokeweight="1pt">
                <v:stroke joinstyle="miter"/>
              </v:oval>
            </w:pict>
          </mc:Fallback>
        </mc:AlternateContent>
      </w:r>
      <w:r w:rsidRPr="00824AF3">
        <w:rPr>
          <w:noProof/>
        </w:rPr>
        <mc:AlternateContent>
          <mc:Choice Requires="wps">
            <w:drawing>
              <wp:anchor distT="0" distB="0" distL="114300" distR="114300" simplePos="0" relativeHeight="251712512" behindDoc="0" locked="0" layoutInCell="1" allowOverlap="1" wp14:anchorId="06E2E547" wp14:editId="7FF14C76">
                <wp:simplePos x="0" y="0"/>
                <wp:positionH relativeFrom="column">
                  <wp:posOffset>1631406</wp:posOffset>
                </wp:positionH>
                <wp:positionV relativeFrom="paragraph">
                  <wp:posOffset>4384312</wp:posOffset>
                </wp:positionV>
                <wp:extent cx="71755" cy="45085"/>
                <wp:effectExtent l="0" t="0" r="4445" b="0"/>
                <wp:wrapNone/>
                <wp:docPr id="35" name="Oval 35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71755" cy="45085"/>
                        </a:xfrm>
                        <a:prstGeom prst="ellipse">
                          <a:avLst/>
                        </a:prstGeom>
                        <a:solidFill>
                          <a:srgbClr val="FFC000"/>
                        </a:solidFill>
                        <a:ln>
                          <a:noFill/>
                        </a:ln>
                      </wps:spPr>
                      <wps:style>
                        <a:lnRef idx="2">
                          <a:schemeClr val="accent1">
                            <a:shade val="50000"/>
                          </a:schemeClr>
                        </a:lnRef>
                        <a:fillRef idx="1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lt1"/>
                        </a:fontRef>
                      </wps:style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V relativeFrom="margin">
                  <wp14:pctHeight>0</wp14:pctHeight>
                </wp14:sizeRelV>
              </wp:anchor>
            </w:drawing>
          </mc:Choice>
          <mc:Fallback xmlns:w16sdtdh="http://schemas.microsoft.com/office/word/2020/wordml/sdtdatahash">
            <w:pict>
              <v:oval w14:anchorId="596D4BF9" id="Oval 35" o:spid="_x0000_s1026" style="position:absolute;margin-left:128.45pt;margin-top:345.2pt;width:5.65pt;height:3.55pt;z-index:251712512;visibility:visible;mso-wrap-style:square;mso-height-percent:0;mso-wrap-distance-left:9pt;mso-wrap-distance-top:0;mso-wrap-distance-right:9pt;mso-wrap-distance-bottom:0;mso-position-horizontal:absolute;mso-position-horizontal-relative:text;mso-position-vertical:absolute;mso-position-vertical-relative:text;mso-height-percent:0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" fillcolor="#ffc000" stroked="f" strokeweight="1pt">
                <v:stroke joinstyle="miter"/>
              </v:oval>
            </w:pict>
          </mc:Fallback>
        </mc:AlternateContent>
      </w:r>
      <w:r w:rsidRPr="00824AF3">
        <w:rPr>
          <w:noProof/>
        </w:rPr>
        <mc:AlternateContent>
          <mc:Choice Requires="wps">
            <w:drawing>
              <wp:anchor distT="0" distB="0" distL="114300" distR="114300" simplePos="0" relativeHeight="251710464" behindDoc="0" locked="0" layoutInCell="1" allowOverlap="1" wp14:anchorId="69F0642D" wp14:editId="08FF874C">
                <wp:simplePos x="0" y="0"/>
                <wp:positionH relativeFrom="column">
                  <wp:posOffset>1530883</wp:posOffset>
                </wp:positionH>
                <wp:positionV relativeFrom="paragraph">
                  <wp:posOffset>4435842</wp:posOffset>
                </wp:positionV>
                <wp:extent cx="71755" cy="45085"/>
                <wp:effectExtent l="0" t="0" r="4445" b="0"/>
                <wp:wrapNone/>
                <wp:docPr id="34" name="Oval 34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71755" cy="45085"/>
                        </a:xfrm>
                        <a:prstGeom prst="ellipse">
                          <a:avLst/>
                        </a:prstGeom>
                        <a:solidFill>
                          <a:srgbClr val="FFC000"/>
                        </a:solidFill>
                        <a:ln>
                          <a:noFill/>
                        </a:ln>
                      </wps:spPr>
                      <wps:style>
                        <a:lnRef idx="2">
                          <a:schemeClr val="accent1">
                            <a:shade val="50000"/>
                          </a:schemeClr>
                        </a:lnRef>
                        <a:fillRef idx="1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lt1"/>
                        </a:fontRef>
                      </wps:style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V relativeFrom="margin">
                  <wp14:pctHeight>0</wp14:pctHeight>
                </wp14:sizeRelV>
              </wp:anchor>
            </w:drawing>
          </mc:Choice>
          <mc:Fallback xmlns:w16sdtdh="http://schemas.microsoft.com/office/word/2020/wordml/sdtdatahash">
            <w:pict>
              <v:oval w14:anchorId="6640EC4A" id="Oval 34" o:spid="_x0000_s1026" style="position:absolute;margin-left:120.55pt;margin-top:349.3pt;width:5.65pt;height:3.55pt;z-index:251710464;visibility:visible;mso-wrap-style:square;mso-height-percent:0;mso-wrap-distance-left:9pt;mso-wrap-distance-top:0;mso-wrap-distance-right:9pt;mso-wrap-distance-bottom:0;mso-position-horizontal:absolute;mso-position-horizontal-relative:text;mso-position-vertical:absolute;mso-position-vertical-relative:text;mso-height-percent:0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" fillcolor="#ffc000" stroked="f" strokeweight="1pt">
                <v:stroke joinstyle="miter"/>
              </v:oval>
            </w:pict>
          </mc:Fallback>
        </mc:AlternateContent>
      </w:r>
      <w:r w:rsidRPr="00824AF3">
        <w:rPr>
          <w:noProof/>
        </w:rPr>
        <mc:AlternateContent>
          <mc:Choice Requires="wps">
            <w:drawing>
              <wp:anchor distT="0" distB="0" distL="114300" distR="114300" simplePos="0" relativeHeight="251706368" behindDoc="0" locked="0" layoutInCell="1" allowOverlap="1" wp14:anchorId="46FD60C0" wp14:editId="6312BCCB">
                <wp:simplePos x="0" y="0"/>
                <wp:positionH relativeFrom="column">
                  <wp:posOffset>1491615</wp:posOffset>
                </wp:positionH>
                <wp:positionV relativeFrom="paragraph">
                  <wp:posOffset>4537075</wp:posOffset>
                </wp:positionV>
                <wp:extent cx="71755" cy="45085"/>
                <wp:effectExtent l="0" t="0" r="4445" b="0"/>
                <wp:wrapNone/>
                <wp:docPr id="32" name="Oval 32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71755" cy="45085"/>
                        </a:xfrm>
                        <a:prstGeom prst="ellipse">
                          <a:avLst/>
                        </a:prstGeom>
                        <a:solidFill>
                          <a:srgbClr val="FFC000"/>
                        </a:solidFill>
                        <a:ln>
                          <a:noFill/>
                        </a:ln>
                      </wps:spPr>
                      <wps:style>
                        <a:lnRef idx="2">
                          <a:schemeClr val="accent1">
                            <a:shade val="50000"/>
                          </a:schemeClr>
                        </a:lnRef>
                        <a:fillRef idx="1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lt1"/>
                        </a:fontRef>
                      </wps:style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V relativeFrom="margin">
                  <wp14:pctHeight>0</wp14:pctHeight>
                </wp14:sizeRelV>
              </wp:anchor>
            </w:drawing>
          </mc:Choice>
          <mc:Fallback xmlns:w16sdtdh="http://schemas.microsoft.com/office/word/2020/wordml/sdtdatahash">
            <w:pict>
              <v:oval w14:anchorId="0D64756D" id="Oval 32" o:spid="_x0000_s1026" style="position:absolute;margin-left:117.45pt;margin-top:357.25pt;width:5.65pt;height:3.55pt;z-index:251706368;visibility:visible;mso-wrap-style:square;mso-height-percent:0;mso-wrap-distance-left:9pt;mso-wrap-distance-top:0;mso-wrap-distance-right:9pt;mso-wrap-distance-bottom:0;mso-position-horizontal:absolute;mso-position-horizontal-relative:text;mso-position-vertical:absolute;mso-position-vertical-relative:text;mso-height-percent:0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" fillcolor="#ffc000" stroked="f" strokeweight="1pt">
                <v:stroke joinstyle="miter"/>
              </v:oval>
            </w:pict>
          </mc:Fallback>
        </mc:AlternateContent>
      </w:r>
      <w:r w:rsidRPr="00824AF3">
        <w:rPr>
          <w:noProof/>
        </w:rPr>
        <mc:AlternateContent>
          <mc:Choice Requires="wps">
            <w:drawing>
              <wp:anchor distT="0" distB="0" distL="114300" distR="114300" simplePos="0" relativeHeight="251708416" behindDoc="0" locked="0" layoutInCell="1" allowOverlap="1" wp14:anchorId="57AB4F82" wp14:editId="16C8524C">
                <wp:simplePos x="0" y="0"/>
                <wp:positionH relativeFrom="column">
                  <wp:posOffset>1474375</wp:posOffset>
                </wp:positionH>
                <wp:positionV relativeFrom="paragraph">
                  <wp:posOffset>4488180</wp:posOffset>
                </wp:positionV>
                <wp:extent cx="71755" cy="45085"/>
                <wp:effectExtent l="0" t="0" r="4445" b="0"/>
                <wp:wrapNone/>
                <wp:docPr id="33" name="Oval 33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71755" cy="45085"/>
                        </a:xfrm>
                        <a:prstGeom prst="ellipse">
                          <a:avLst/>
                        </a:prstGeom>
                        <a:solidFill>
                          <a:srgbClr val="FFC000"/>
                        </a:solidFill>
                        <a:ln>
                          <a:noFill/>
                        </a:ln>
                      </wps:spPr>
                      <wps:style>
                        <a:lnRef idx="2">
                          <a:schemeClr val="accent1">
                            <a:shade val="50000"/>
                          </a:schemeClr>
                        </a:lnRef>
                        <a:fillRef idx="1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lt1"/>
                        </a:fontRef>
                      </wps:style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V relativeFrom="margin">
                  <wp14:pctHeight>0</wp14:pctHeight>
                </wp14:sizeRelV>
              </wp:anchor>
            </w:drawing>
          </mc:Choice>
          <mc:Fallback xmlns:w16sdtdh="http://schemas.microsoft.com/office/word/2020/wordml/sdtdatahash">
            <w:pict>
              <v:oval w14:anchorId="6622463A" id="Oval 33" o:spid="_x0000_s1026" style="position:absolute;margin-left:116.1pt;margin-top:353.4pt;width:5.65pt;height:3.55pt;z-index:251708416;visibility:visible;mso-wrap-style:square;mso-height-percent:0;mso-wrap-distance-left:9pt;mso-wrap-distance-top:0;mso-wrap-distance-right:9pt;mso-wrap-distance-bottom:0;mso-position-horizontal:absolute;mso-position-horizontal-relative:text;mso-position-vertical:absolute;mso-position-vertical-relative:text;mso-height-percent:0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" fillcolor="#ffc000" stroked="f" strokeweight="1pt">
                <v:stroke joinstyle="miter"/>
              </v:oval>
            </w:pict>
          </mc:Fallback>
        </mc:AlternateContent>
      </w:r>
      <w:r w:rsidRPr="00824AF3">
        <w:rPr>
          <w:noProof/>
        </w:rPr>
        <mc:AlternateContent>
          <mc:Choice Requires="wps">
            <w:drawing>
              <wp:anchor distT="0" distB="0" distL="114300" distR="114300" simplePos="0" relativeHeight="251704320" behindDoc="0" locked="0" layoutInCell="1" allowOverlap="1" wp14:anchorId="153EBB1A" wp14:editId="78FF681B">
                <wp:simplePos x="0" y="0"/>
                <wp:positionH relativeFrom="column">
                  <wp:posOffset>596265</wp:posOffset>
                </wp:positionH>
                <wp:positionV relativeFrom="paragraph">
                  <wp:posOffset>5591803</wp:posOffset>
                </wp:positionV>
                <wp:extent cx="71755" cy="45085"/>
                <wp:effectExtent l="0" t="0" r="4445" b="0"/>
                <wp:wrapNone/>
                <wp:docPr id="31" name="Oval 31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71755" cy="45085"/>
                        </a:xfrm>
                        <a:prstGeom prst="ellipse">
                          <a:avLst/>
                        </a:prstGeom>
                        <a:solidFill>
                          <a:srgbClr val="FFC000"/>
                        </a:solidFill>
                        <a:ln>
                          <a:noFill/>
                        </a:ln>
                      </wps:spPr>
                      <wps:style>
                        <a:lnRef idx="2">
                          <a:schemeClr val="accent1">
                            <a:shade val="50000"/>
                          </a:schemeClr>
                        </a:lnRef>
                        <a:fillRef idx="1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lt1"/>
                        </a:fontRef>
                      </wps:style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V relativeFrom="margin">
                  <wp14:pctHeight>0</wp14:pctHeight>
                </wp14:sizeRelV>
              </wp:anchor>
            </w:drawing>
          </mc:Choice>
          <mc:Fallback xmlns:w16sdtdh="http://schemas.microsoft.com/office/word/2020/wordml/sdtdatahash">
            <w:pict>
              <v:oval w14:anchorId="3FAB99F0" id="Oval 31" o:spid="_x0000_s1026" style="position:absolute;margin-left:46.95pt;margin-top:440.3pt;width:5.65pt;height:3.55pt;z-index:251704320;visibility:visible;mso-wrap-style:square;mso-height-percent:0;mso-wrap-distance-left:9pt;mso-wrap-distance-top:0;mso-wrap-distance-right:9pt;mso-wrap-distance-bottom:0;mso-position-horizontal:absolute;mso-position-horizontal-relative:text;mso-position-vertical:absolute;mso-position-vertical-relative:text;mso-height-percent:0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" fillcolor="#ffc000" stroked="f" strokeweight="1pt">
                <v:stroke joinstyle="miter"/>
              </v:oval>
            </w:pict>
          </mc:Fallback>
        </mc:AlternateContent>
      </w:r>
      <w:r w:rsidRPr="00824AF3">
        <w:rPr>
          <w:noProof/>
        </w:rPr>
        <mc:AlternateContent>
          <mc:Choice Requires="wps">
            <w:drawing>
              <wp:anchor distT="0" distB="0" distL="114300" distR="114300" simplePos="0" relativeHeight="251702272" behindDoc="0" locked="0" layoutInCell="1" allowOverlap="1" wp14:anchorId="2875F2BB" wp14:editId="1E078CCC">
                <wp:simplePos x="0" y="0"/>
                <wp:positionH relativeFrom="column">
                  <wp:posOffset>516350</wp:posOffset>
                </wp:positionH>
                <wp:positionV relativeFrom="paragraph">
                  <wp:posOffset>5538470</wp:posOffset>
                </wp:positionV>
                <wp:extent cx="71755" cy="45085"/>
                <wp:effectExtent l="0" t="0" r="4445" b="0"/>
                <wp:wrapNone/>
                <wp:docPr id="30" name="Oval 30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71755" cy="45085"/>
                        </a:xfrm>
                        <a:prstGeom prst="ellipse">
                          <a:avLst/>
                        </a:prstGeom>
                        <a:solidFill>
                          <a:srgbClr val="FFC000"/>
                        </a:solidFill>
                        <a:ln>
                          <a:noFill/>
                        </a:ln>
                      </wps:spPr>
                      <wps:style>
                        <a:lnRef idx="2">
                          <a:schemeClr val="accent1">
                            <a:shade val="50000"/>
                          </a:schemeClr>
                        </a:lnRef>
                        <a:fillRef idx="1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lt1"/>
                        </a:fontRef>
                      </wps:style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V relativeFrom="margin">
                  <wp14:pctHeight>0</wp14:pctHeight>
                </wp14:sizeRelV>
              </wp:anchor>
            </w:drawing>
          </mc:Choice>
          <mc:Fallback xmlns:w16sdtdh="http://schemas.microsoft.com/office/word/2020/wordml/sdtdatahash">
            <w:pict>
              <v:oval w14:anchorId="4EDA40DE" id="Oval 30" o:spid="_x0000_s1026" style="position:absolute;margin-left:40.65pt;margin-top:436.1pt;width:5.65pt;height:3.55pt;z-index:251702272;visibility:visible;mso-wrap-style:square;mso-height-percent:0;mso-wrap-distance-left:9pt;mso-wrap-distance-top:0;mso-wrap-distance-right:9pt;mso-wrap-distance-bottom:0;mso-position-horizontal:absolute;mso-position-horizontal-relative:text;mso-position-vertical:absolute;mso-position-vertical-relative:text;mso-height-percent:0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" fillcolor="#ffc000" stroked="f" strokeweight="1pt">
                <v:stroke joinstyle="miter"/>
              </v:oval>
            </w:pict>
          </mc:Fallback>
        </mc:AlternateContent>
      </w:r>
      <w:r w:rsidRPr="00824AF3">
        <w:rPr>
          <w:noProof/>
        </w:rPr>
        <mc:AlternateContent>
          <mc:Choice Requires="wps">
            <w:drawing>
              <wp:anchor distT="0" distB="0" distL="114300" distR="114300" simplePos="0" relativeHeight="251700224" behindDoc="0" locked="0" layoutInCell="1" allowOverlap="1" wp14:anchorId="2D1FF6A7" wp14:editId="48DBD93E">
                <wp:simplePos x="0" y="0"/>
                <wp:positionH relativeFrom="column">
                  <wp:posOffset>581660</wp:posOffset>
                </wp:positionH>
                <wp:positionV relativeFrom="paragraph">
                  <wp:posOffset>5436965</wp:posOffset>
                </wp:positionV>
                <wp:extent cx="71755" cy="45085"/>
                <wp:effectExtent l="0" t="0" r="4445" b="0"/>
                <wp:wrapNone/>
                <wp:docPr id="29" name="Oval 29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71755" cy="45085"/>
                        </a:xfrm>
                        <a:prstGeom prst="ellipse">
                          <a:avLst/>
                        </a:prstGeom>
                        <a:solidFill>
                          <a:srgbClr val="FFC000"/>
                        </a:solidFill>
                        <a:ln>
                          <a:noFill/>
                        </a:ln>
                      </wps:spPr>
                      <wps:style>
                        <a:lnRef idx="2">
                          <a:schemeClr val="accent1">
                            <a:shade val="50000"/>
                          </a:schemeClr>
                        </a:lnRef>
                        <a:fillRef idx="1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lt1"/>
                        </a:fontRef>
                      </wps:style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V relativeFrom="margin">
                  <wp14:pctHeight>0</wp14:pctHeight>
                </wp14:sizeRelV>
              </wp:anchor>
            </w:drawing>
          </mc:Choice>
          <mc:Fallback xmlns:w16sdtdh="http://schemas.microsoft.com/office/word/2020/wordml/sdtdatahash">
            <w:pict>
              <v:oval w14:anchorId="77820B62" id="Oval 29" o:spid="_x0000_s1026" style="position:absolute;margin-left:45.8pt;margin-top:428.1pt;width:5.65pt;height:3.55pt;z-index:251700224;visibility:visible;mso-wrap-style:square;mso-height-percent:0;mso-wrap-distance-left:9pt;mso-wrap-distance-top:0;mso-wrap-distance-right:9pt;mso-wrap-distance-bottom:0;mso-position-horizontal:absolute;mso-position-horizontal-relative:text;mso-position-vertical:absolute;mso-position-vertical-relative:text;mso-height-percent:0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" fillcolor="#ffc000" stroked="f" strokeweight="1pt">
                <v:stroke joinstyle="miter"/>
              </v:oval>
            </w:pict>
          </mc:Fallback>
        </mc:AlternateContent>
      </w:r>
      <w:r w:rsidRPr="00824AF3">
        <w:rPr>
          <w:noProof/>
        </w:rPr>
        <mc:AlternateContent>
          <mc:Choice Requires="wps">
            <w:drawing>
              <wp:anchor distT="0" distB="0" distL="114300" distR="114300" simplePos="0" relativeHeight="251694080" behindDoc="0" locked="0" layoutInCell="1" allowOverlap="1" wp14:anchorId="53C9F882" wp14:editId="4CE12E41">
                <wp:simplePos x="0" y="0"/>
                <wp:positionH relativeFrom="column">
                  <wp:posOffset>294735</wp:posOffset>
                </wp:positionH>
                <wp:positionV relativeFrom="paragraph">
                  <wp:posOffset>5389245</wp:posOffset>
                </wp:positionV>
                <wp:extent cx="71755" cy="45085"/>
                <wp:effectExtent l="0" t="0" r="4445" b="0"/>
                <wp:wrapNone/>
                <wp:docPr id="24" name="Oval 24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71755" cy="45085"/>
                        </a:xfrm>
                        <a:prstGeom prst="ellipse">
                          <a:avLst/>
                        </a:prstGeom>
                        <a:solidFill>
                          <a:srgbClr val="FFC000"/>
                        </a:solidFill>
                        <a:ln>
                          <a:noFill/>
                        </a:ln>
                      </wps:spPr>
                      <wps:style>
                        <a:lnRef idx="2">
                          <a:schemeClr val="accent1">
                            <a:shade val="50000"/>
                          </a:schemeClr>
                        </a:lnRef>
                        <a:fillRef idx="1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lt1"/>
                        </a:fontRef>
                      </wps:style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V relativeFrom="margin">
                  <wp14:pctHeight>0</wp14:pctHeight>
                </wp14:sizeRelV>
              </wp:anchor>
            </w:drawing>
          </mc:Choice>
          <mc:Fallback xmlns:w16sdtdh="http://schemas.microsoft.com/office/word/2020/wordml/sdtdatahash">
            <w:pict>
              <v:oval w14:anchorId="3303CDD0" id="Oval 24" o:spid="_x0000_s1026" style="position:absolute;margin-left:23.2pt;margin-top:424.35pt;width:5.65pt;height:3.55pt;z-index:251694080;visibility:visible;mso-wrap-style:square;mso-height-percent:0;mso-wrap-distance-left:9pt;mso-wrap-distance-top:0;mso-wrap-distance-right:9pt;mso-wrap-distance-bottom:0;mso-position-horizontal:absolute;mso-position-horizontal-relative:text;mso-position-vertical:absolute;mso-position-vertical-relative:text;mso-height-percent:0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" fillcolor="#ffc000" stroked="f" strokeweight="1pt">
                <v:stroke joinstyle="miter"/>
              </v:oval>
            </w:pict>
          </mc:Fallback>
        </mc:AlternateContent>
      </w:r>
      <w:r w:rsidRPr="00824AF3">
        <w:rPr>
          <w:noProof/>
        </w:rPr>
        <mc:AlternateContent>
          <mc:Choice Requires="wps">
            <w:drawing>
              <wp:anchor distT="0" distB="0" distL="114300" distR="114300" simplePos="0" relativeHeight="251696128" behindDoc="0" locked="0" layoutInCell="1" allowOverlap="1" wp14:anchorId="294243C1" wp14:editId="1B01F458">
                <wp:simplePos x="0" y="0"/>
                <wp:positionH relativeFrom="column">
                  <wp:posOffset>669188</wp:posOffset>
                </wp:positionH>
                <wp:positionV relativeFrom="paragraph">
                  <wp:posOffset>5343440</wp:posOffset>
                </wp:positionV>
                <wp:extent cx="71755" cy="45085"/>
                <wp:effectExtent l="0" t="0" r="4445" b="0"/>
                <wp:wrapNone/>
                <wp:docPr id="26" name="Oval 26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71755" cy="45085"/>
                        </a:xfrm>
                        <a:prstGeom prst="ellipse">
                          <a:avLst/>
                        </a:prstGeom>
                        <a:solidFill>
                          <a:srgbClr val="FFC000"/>
                        </a:solidFill>
                        <a:ln>
                          <a:noFill/>
                        </a:ln>
                      </wps:spPr>
                      <wps:style>
                        <a:lnRef idx="2">
                          <a:schemeClr val="accent1">
                            <a:shade val="50000"/>
                          </a:schemeClr>
                        </a:lnRef>
                        <a:fillRef idx="1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lt1"/>
                        </a:fontRef>
                      </wps:style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V relativeFrom="margin">
                  <wp14:pctHeight>0</wp14:pctHeight>
                </wp14:sizeRelV>
              </wp:anchor>
            </w:drawing>
          </mc:Choice>
          <mc:Fallback xmlns:w16sdtdh="http://schemas.microsoft.com/office/word/2020/wordml/sdtdatahash">
            <w:pict>
              <v:oval w14:anchorId="5DF37FBC" id="Oval 26" o:spid="_x0000_s1026" style="position:absolute;margin-left:52.7pt;margin-top:420.75pt;width:5.65pt;height:3.55pt;z-index:251696128;visibility:visible;mso-wrap-style:square;mso-height-percent:0;mso-wrap-distance-left:9pt;mso-wrap-distance-top:0;mso-wrap-distance-right:9pt;mso-wrap-distance-bottom:0;mso-position-horizontal:absolute;mso-position-horizontal-relative:text;mso-position-vertical:absolute;mso-position-vertical-relative:text;mso-height-percent:0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" fillcolor="#ffc000" stroked="f" strokeweight="1pt">
                <v:stroke joinstyle="miter"/>
              </v:oval>
            </w:pict>
          </mc:Fallback>
        </mc:AlternateContent>
      </w:r>
      <w:r w:rsidRPr="00824AF3">
        <w:rPr>
          <w:noProof/>
        </w:rPr>
        <mc:AlternateContent>
          <mc:Choice Requires="wps">
            <w:drawing>
              <wp:anchor distT="0" distB="0" distL="114300" distR="114300" simplePos="0" relativeHeight="251695104" behindDoc="0" locked="0" layoutInCell="1" allowOverlap="1" wp14:anchorId="31CCE331" wp14:editId="05B1AF22">
                <wp:simplePos x="0" y="0"/>
                <wp:positionH relativeFrom="column">
                  <wp:posOffset>459883</wp:posOffset>
                </wp:positionH>
                <wp:positionV relativeFrom="paragraph">
                  <wp:posOffset>5286219</wp:posOffset>
                </wp:positionV>
                <wp:extent cx="71755" cy="45085"/>
                <wp:effectExtent l="0" t="0" r="4445" b="0"/>
                <wp:wrapNone/>
                <wp:docPr id="25" name="Oval 25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71755" cy="45085"/>
                        </a:xfrm>
                        <a:prstGeom prst="ellipse">
                          <a:avLst/>
                        </a:prstGeom>
                        <a:solidFill>
                          <a:srgbClr val="FFC000"/>
                        </a:solidFill>
                        <a:ln>
                          <a:noFill/>
                        </a:ln>
                      </wps:spPr>
                      <wps:style>
                        <a:lnRef idx="2">
                          <a:schemeClr val="accent1">
                            <a:shade val="50000"/>
                          </a:schemeClr>
                        </a:lnRef>
                        <a:fillRef idx="1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lt1"/>
                        </a:fontRef>
                      </wps:style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V relativeFrom="margin">
                  <wp14:pctHeight>0</wp14:pctHeight>
                </wp14:sizeRelV>
              </wp:anchor>
            </w:drawing>
          </mc:Choice>
          <mc:Fallback xmlns:w16sdtdh="http://schemas.microsoft.com/office/word/2020/wordml/sdtdatahash">
            <w:pict>
              <v:oval w14:anchorId="4DDBA2B0" id="Oval 25" o:spid="_x0000_s1026" style="position:absolute;margin-left:36.2pt;margin-top:416.25pt;width:5.65pt;height:3.55pt;z-index:251695104;visibility:visible;mso-wrap-style:square;mso-height-percent:0;mso-wrap-distance-left:9pt;mso-wrap-distance-top:0;mso-wrap-distance-right:9pt;mso-wrap-distance-bottom:0;mso-position-horizontal:absolute;mso-position-horizontal-relative:text;mso-position-vertical:absolute;mso-position-vertical-relative:text;mso-height-percent:0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" fillcolor="#ffc000" stroked="f" strokeweight="1pt">
                <v:stroke joinstyle="miter"/>
              </v:oval>
            </w:pict>
          </mc:Fallback>
        </mc:AlternateContent>
      </w:r>
      <w:r w:rsidRPr="00824AF3">
        <w:rPr>
          <w:noProof/>
        </w:rPr>
        <mc:AlternateContent>
          <mc:Choice Requires="wps">
            <w:drawing>
              <wp:anchor distT="0" distB="0" distL="114300" distR="114300" simplePos="0" relativeHeight="251697152" behindDoc="0" locked="0" layoutInCell="1" allowOverlap="1" wp14:anchorId="78422385" wp14:editId="15B98E54">
                <wp:simplePos x="0" y="0"/>
                <wp:positionH relativeFrom="column">
                  <wp:posOffset>605237</wp:posOffset>
                </wp:positionH>
                <wp:positionV relativeFrom="paragraph">
                  <wp:posOffset>5192116</wp:posOffset>
                </wp:positionV>
                <wp:extent cx="71755" cy="45085"/>
                <wp:effectExtent l="0" t="0" r="4445" b="0"/>
                <wp:wrapNone/>
                <wp:docPr id="27" name="Oval 27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71755" cy="45085"/>
                        </a:xfrm>
                        <a:prstGeom prst="ellipse">
                          <a:avLst/>
                        </a:prstGeom>
                        <a:solidFill>
                          <a:srgbClr val="FFC000"/>
                        </a:solidFill>
                        <a:ln>
                          <a:noFill/>
                        </a:ln>
                      </wps:spPr>
                      <wps:style>
                        <a:lnRef idx="2">
                          <a:schemeClr val="accent1">
                            <a:shade val="50000"/>
                          </a:schemeClr>
                        </a:lnRef>
                        <a:fillRef idx="1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lt1"/>
                        </a:fontRef>
                      </wps:style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V relativeFrom="margin">
                  <wp14:pctHeight>0</wp14:pctHeight>
                </wp14:sizeRelV>
              </wp:anchor>
            </w:drawing>
          </mc:Choice>
          <mc:Fallback xmlns:w16sdtdh="http://schemas.microsoft.com/office/word/2020/wordml/sdtdatahash">
            <w:pict>
              <v:oval w14:anchorId="7CB6D042" id="Oval 27" o:spid="_x0000_s1026" style="position:absolute;margin-left:47.65pt;margin-top:408.85pt;width:5.65pt;height:3.55pt;z-index:251697152;visibility:visible;mso-wrap-style:square;mso-height-percent:0;mso-wrap-distance-left:9pt;mso-wrap-distance-top:0;mso-wrap-distance-right:9pt;mso-wrap-distance-bottom:0;mso-position-horizontal:absolute;mso-position-horizontal-relative:text;mso-position-vertical:absolute;mso-position-vertical-relative:text;mso-height-percent:0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" fillcolor="#ffc000" stroked="f" strokeweight="1pt">
                <v:stroke joinstyle="miter"/>
              </v:oval>
            </w:pict>
          </mc:Fallback>
        </mc:AlternateContent>
      </w:r>
      <w:r w:rsidRPr="00824AF3">
        <w:rPr>
          <w:noProof/>
        </w:rPr>
        <mc:AlternateContent>
          <mc:Choice Requires="wps">
            <w:drawing>
              <wp:anchor distT="0" distB="0" distL="114300" distR="114300" simplePos="0" relativeHeight="251698176" behindDoc="0" locked="0" layoutInCell="1" allowOverlap="1" wp14:anchorId="33F0CAEE" wp14:editId="6E78830B">
                <wp:simplePos x="0" y="0"/>
                <wp:positionH relativeFrom="column">
                  <wp:posOffset>610870</wp:posOffset>
                </wp:positionH>
                <wp:positionV relativeFrom="paragraph">
                  <wp:posOffset>5034820</wp:posOffset>
                </wp:positionV>
                <wp:extent cx="71755" cy="45085"/>
                <wp:effectExtent l="0" t="0" r="4445" b="0"/>
                <wp:wrapNone/>
                <wp:docPr id="28" name="Oval 28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71755" cy="45085"/>
                        </a:xfrm>
                        <a:prstGeom prst="ellipse">
                          <a:avLst/>
                        </a:prstGeom>
                        <a:solidFill>
                          <a:srgbClr val="FFC000"/>
                        </a:solidFill>
                        <a:ln>
                          <a:noFill/>
                        </a:ln>
                      </wps:spPr>
                      <wps:style>
                        <a:lnRef idx="2">
                          <a:schemeClr val="accent1">
                            <a:shade val="50000"/>
                          </a:schemeClr>
                        </a:lnRef>
                        <a:fillRef idx="1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lt1"/>
                        </a:fontRef>
                      </wps:style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V relativeFrom="margin">
                  <wp14:pctHeight>0</wp14:pctHeight>
                </wp14:sizeRelV>
              </wp:anchor>
            </w:drawing>
          </mc:Choice>
          <mc:Fallback xmlns:w16sdtdh="http://schemas.microsoft.com/office/word/2020/wordml/sdtdatahash">
            <w:pict>
              <v:oval w14:anchorId="23E8D7BF" id="Oval 28" o:spid="_x0000_s1026" style="position:absolute;margin-left:48.1pt;margin-top:396.45pt;width:5.65pt;height:3.55pt;z-index:251698176;visibility:visible;mso-wrap-style:square;mso-height-percent:0;mso-wrap-distance-left:9pt;mso-wrap-distance-top:0;mso-wrap-distance-right:9pt;mso-wrap-distance-bottom:0;mso-position-horizontal:absolute;mso-position-horizontal-relative:text;mso-position-vertical:absolute;mso-position-vertical-relative:text;mso-height-percent:0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" fillcolor="#ffc000" stroked="f" strokeweight="1pt">
                <v:stroke joinstyle="miter"/>
              </v:oval>
            </w:pict>
          </mc:Fallback>
        </mc:AlternateContent>
      </w:r>
      <w:r w:rsidRPr="00824AF3">
        <w:rPr>
          <w:noProof/>
        </w:rPr>
        <mc:AlternateContent>
          <mc:Choice Requires="wps">
            <w:drawing>
              <wp:anchor distT="0" distB="0" distL="114300" distR="114300" simplePos="0" relativeHeight="251693056" behindDoc="0" locked="0" layoutInCell="1" allowOverlap="1" wp14:anchorId="640FDC5C" wp14:editId="1911BDC6">
                <wp:simplePos x="0" y="0"/>
                <wp:positionH relativeFrom="column">
                  <wp:posOffset>419379</wp:posOffset>
                </wp:positionH>
                <wp:positionV relativeFrom="paragraph">
                  <wp:posOffset>5492750</wp:posOffset>
                </wp:positionV>
                <wp:extent cx="71755" cy="45085"/>
                <wp:effectExtent l="0" t="0" r="4445" b="0"/>
                <wp:wrapNone/>
                <wp:docPr id="23" name="Oval 23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71755" cy="45085"/>
                        </a:xfrm>
                        <a:prstGeom prst="ellipse">
                          <a:avLst/>
                        </a:prstGeom>
                        <a:ln>
                          <a:noFill/>
                        </a:ln>
                      </wps:spPr>
                      <wps:style>
                        <a:lnRef idx="2">
                          <a:schemeClr val="accent1">
                            <a:shade val="50000"/>
                          </a:schemeClr>
                        </a:lnRef>
                        <a:fillRef idx="1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lt1"/>
                        </a:fontRef>
                      </wps:style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V relativeFrom="margin">
                  <wp14:pctHeight>0</wp14:pctHeight>
                </wp14:sizeRelV>
              </wp:anchor>
            </w:drawing>
          </mc:Choice>
          <mc:Fallback xmlns:w16sdtdh="http://schemas.microsoft.com/office/word/2020/wordml/sdtdatahash">
            <w:pict>
              <v:oval w14:anchorId="36B5FFEE" id="Oval 23" o:spid="_x0000_s1026" style="position:absolute;margin-left:33pt;margin-top:432.5pt;width:5.65pt;height:3.55pt;z-index:251693056;visibility:visible;mso-wrap-style:square;mso-height-percent:0;mso-wrap-distance-left:9pt;mso-wrap-distance-top:0;mso-wrap-distance-right:9pt;mso-wrap-distance-bottom:0;mso-position-horizontal:absolute;mso-position-horizontal-relative:text;mso-position-vertical:absolute;mso-position-vertical-relative:text;mso-height-percent:0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" fillcolor="#4472c4 [3204]" stroked="f" strokeweight="1pt">
                <v:stroke joinstyle="miter"/>
              </v:oval>
            </w:pict>
          </mc:Fallback>
        </mc:AlternateContent>
      </w:r>
      <w:r w:rsidRPr="00824AF3">
        <w:rPr>
          <w:noProof/>
        </w:rPr>
        <mc:AlternateContent>
          <mc:Choice Requires="wps">
            <w:drawing>
              <wp:anchor distT="0" distB="0" distL="114300" distR="114300" simplePos="0" relativeHeight="251692032" behindDoc="0" locked="0" layoutInCell="1" allowOverlap="1" wp14:anchorId="35D7AE90" wp14:editId="3BBAB515">
                <wp:simplePos x="0" y="0"/>
                <wp:positionH relativeFrom="column">
                  <wp:posOffset>383540</wp:posOffset>
                </wp:positionH>
                <wp:positionV relativeFrom="paragraph">
                  <wp:posOffset>5647411</wp:posOffset>
                </wp:positionV>
                <wp:extent cx="71755" cy="45085"/>
                <wp:effectExtent l="0" t="0" r="4445" b="0"/>
                <wp:wrapNone/>
                <wp:docPr id="22" name="Oval 22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71755" cy="45085"/>
                        </a:xfrm>
                        <a:prstGeom prst="ellipse">
                          <a:avLst/>
                        </a:prstGeom>
                        <a:ln>
                          <a:noFill/>
                        </a:ln>
                      </wps:spPr>
                      <wps:style>
                        <a:lnRef idx="2">
                          <a:schemeClr val="accent1">
                            <a:shade val="50000"/>
                          </a:schemeClr>
                        </a:lnRef>
                        <a:fillRef idx="1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lt1"/>
                        </a:fontRef>
                      </wps:style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V relativeFrom="margin">
                  <wp14:pctHeight>0</wp14:pctHeight>
                </wp14:sizeRelV>
              </wp:anchor>
            </w:drawing>
          </mc:Choice>
          <mc:Fallback xmlns:w16sdtdh="http://schemas.microsoft.com/office/word/2020/wordml/sdtdatahash">
            <w:pict>
              <v:oval w14:anchorId="1A2EF120" id="Oval 22" o:spid="_x0000_s1026" style="position:absolute;margin-left:30.2pt;margin-top:444.7pt;width:5.65pt;height:3.55pt;z-index:251692032;visibility:visible;mso-wrap-style:square;mso-height-percent:0;mso-wrap-distance-left:9pt;mso-wrap-distance-top:0;mso-wrap-distance-right:9pt;mso-wrap-distance-bottom:0;mso-position-horizontal:absolute;mso-position-horizontal-relative:text;mso-position-vertical:absolute;mso-position-vertical-relative:text;mso-height-percent:0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" fillcolor="#4472c4 [3204]" stroked="f" strokeweight="1pt">
                <v:stroke joinstyle="miter"/>
              </v:oval>
            </w:pict>
          </mc:Fallback>
        </mc:AlternateContent>
      </w:r>
      <w:r w:rsidR="008D204C">
        <w:rPr>
          <w:noProof/>
        </w:rPr>
        <w:drawing>
          <wp:inline distT="0" distB="0" distL="0" distR="0" wp14:anchorId="7A0B8ED6" wp14:editId="0A81FB13">
            <wp:extent cx="5770660" cy="5909457"/>
            <wp:effectExtent l="0" t="0" r="1905" b="0"/>
            <wp:docPr id="14" name="Picture 1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4" name="RAxML_bestTree.nectin_binarytree_outtree.png"/>
                    <pic:cNvPicPr/>
                  </pic:nvPicPr>
                  <pic:blipFill>
                    <a:blip r:embed="rId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770660" cy="5909457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D235851" w14:textId="7E50BAA1" w:rsidR="008D204C" w:rsidRDefault="008D204C" w:rsidP="008D204C"/>
    <w:p w14:paraId="2D701A9D" w14:textId="5420A706" w:rsidR="008D204C" w:rsidRDefault="008D204C" w:rsidP="008D204C">
      <w:r>
        <w:t xml:space="preserve">Supplemental Figure </w:t>
      </w:r>
      <w:r w:rsidR="00E71713">
        <w:t>4</w:t>
      </w:r>
      <w:r w:rsidR="00F125C3">
        <w:t xml:space="preserve">. </w:t>
      </w:r>
      <w:r>
        <w:t xml:space="preserve">Comparative phylogenetics of Nectin-4/PVRL4 among mammals. Nectin-4 is a probable secondary host receptor for PDV entry and infection. One hundred-twenty-four full length Nectin-4 coding region sequences representing a diverse range of mammals were compared using a maximum-likelihood approach in </w:t>
      </w:r>
      <w:proofErr w:type="spellStart"/>
      <w:r>
        <w:t>RAxML</w:t>
      </w:r>
      <w:proofErr w:type="spellEnd"/>
      <w:r>
        <w:t xml:space="preserve">. </w:t>
      </w:r>
      <w:r w:rsidR="00076AD2">
        <w:t xml:space="preserve">Grey and Harbor seal are marked in blue, additional marine mammals are marked in orange. </w:t>
      </w:r>
      <w:r>
        <w:t xml:space="preserve">The scale bar corresponds to </w:t>
      </w:r>
      <w:r w:rsidR="00076AD2">
        <w:t xml:space="preserve">substitution </w:t>
      </w:r>
      <w:r>
        <w:t>rate.</w:t>
      </w:r>
    </w:p>
    <w:p w14:paraId="52985CB4" w14:textId="6ED5EE01" w:rsidR="00151D61" w:rsidRDefault="00151D61">
      <w:pPr>
        <w:spacing w:after="160" w:line="259" w:lineRule="auto"/>
      </w:pPr>
      <w:bookmarkStart w:id="1" w:name="_Hlk77695082"/>
      <w:r>
        <w:br w:type="page"/>
      </w:r>
    </w:p>
    <w:bookmarkEnd w:id="1"/>
    <w:p w14:paraId="3FF826BC" w14:textId="77777777" w:rsidR="00151D61" w:rsidRDefault="00151D61" w:rsidP="00151D61">
      <w:r>
        <w:rPr>
          <w:noProof/>
        </w:rPr>
        <w:lastRenderedPageBreak/>
        <w:drawing>
          <wp:inline distT="0" distB="0" distL="0" distR="0" wp14:anchorId="30DF85F4" wp14:editId="0A22A9BA">
            <wp:extent cx="5943600" cy="4431665"/>
            <wp:effectExtent l="0" t="0" r="0" b="6985"/>
            <wp:docPr id="5" name="Picture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" name="Picture 5"/>
                    <pic:cNvPicPr/>
                  </pic:nvPicPr>
                  <pic:blipFill>
                    <a:blip r:embed="rId1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443166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8B84943" w14:textId="451C99F3" w:rsidR="00151D61" w:rsidRPr="00841791" w:rsidRDefault="00151D61" w:rsidP="00151D61">
      <w:r>
        <w:t xml:space="preserve">Supplemental Figure </w:t>
      </w:r>
      <w:r w:rsidR="00DF116B">
        <w:t>5</w:t>
      </w:r>
      <w:r>
        <w:t xml:space="preserve">. Maximum clade credibility phylogenetic tree using only </w:t>
      </w:r>
      <w:r w:rsidRPr="00A735F6">
        <w:t xml:space="preserve">Phosphoprotein-Matrix-Fusion-Hemagglutinin </w:t>
      </w:r>
      <w:r>
        <w:t xml:space="preserve">genes. </w:t>
      </w:r>
    </w:p>
    <w:sectPr w:rsidR="00151D61" w:rsidRPr="00841791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endnote w:type="separator" w:id="-1">
    <w:p w14:paraId="7ADA31D5" w14:textId="77777777" w:rsidR="00615457" w:rsidRDefault="00615457" w:rsidP="00615457">
      <w:r>
        <w:separator/>
      </w:r>
    </w:p>
  </w:endnote>
  <w:endnote w:type="continuationSeparator" w:id="0">
    <w:p w14:paraId="07E709DA" w14:textId="77777777" w:rsidR="00615457" w:rsidRDefault="00615457" w:rsidP="00615457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footnote w:type="separator" w:id="-1">
    <w:p w14:paraId="0B7135D5" w14:textId="77777777" w:rsidR="00615457" w:rsidRDefault="00615457" w:rsidP="00615457">
      <w:r>
        <w:separator/>
      </w:r>
    </w:p>
  </w:footnote>
  <w:footnote w:type="continuationSeparator" w:id="0">
    <w:p w14:paraId="081E1C35" w14:textId="77777777" w:rsidR="00615457" w:rsidRDefault="00615457" w:rsidP="00615457"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83"/>
  <w:proofState w:spelling="clean"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Layout" w:val="&lt;ENLayout&gt;&lt;Style&gt;Proc Royal Soc B Copy&lt;/Style&gt;&lt;LeftDelim&gt;{&lt;/LeftDelim&gt;&lt;RightDelim&gt;}&lt;/RightDelim&gt;&lt;FontName&gt;Calibri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ar9ddwd9apdvd7et2r2pzfzn02x00d0552zx&quot;&gt;My EndNote Library&lt;record-ids&gt;&lt;item&gt;106&lt;/item&gt;&lt;item&gt;107&lt;/item&gt;&lt;item&gt;153&lt;/item&gt;&lt;/record-ids&gt;&lt;/item&gt;&lt;/Libraries&gt;"/>
  </w:docVars>
  <w:rsids>
    <w:rsidRoot w:val="008D204C"/>
    <w:rsid w:val="0002282B"/>
    <w:rsid w:val="00042934"/>
    <w:rsid w:val="00051DF9"/>
    <w:rsid w:val="00056AF8"/>
    <w:rsid w:val="00074402"/>
    <w:rsid w:val="00074837"/>
    <w:rsid w:val="00076AD2"/>
    <w:rsid w:val="000D6D9B"/>
    <w:rsid w:val="000E3711"/>
    <w:rsid w:val="000E6545"/>
    <w:rsid w:val="000F2F6B"/>
    <w:rsid w:val="0011267E"/>
    <w:rsid w:val="00134416"/>
    <w:rsid w:val="00136F70"/>
    <w:rsid w:val="0014721B"/>
    <w:rsid w:val="00151D61"/>
    <w:rsid w:val="00162E24"/>
    <w:rsid w:val="00164D99"/>
    <w:rsid w:val="00170195"/>
    <w:rsid w:val="001A0B23"/>
    <w:rsid w:val="001A4321"/>
    <w:rsid w:val="001A5937"/>
    <w:rsid w:val="001F4362"/>
    <w:rsid w:val="001F5F89"/>
    <w:rsid w:val="002844D6"/>
    <w:rsid w:val="00292C68"/>
    <w:rsid w:val="002D5534"/>
    <w:rsid w:val="00302C32"/>
    <w:rsid w:val="00337AB8"/>
    <w:rsid w:val="00350B59"/>
    <w:rsid w:val="00356E87"/>
    <w:rsid w:val="00380B50"/>
    <w:rsid w:val="004246E2"/>
    <w:rsid w:val="00431ABC"/>
    <w:rsid w:val="00464AC2"/>
    <w:rsid w:val="00487F14"/>
    <w:rsid w:val="004A3710"/>
    <w:rsid w:val="004F3E9B"/>
    <w:rsid w:val="00517BC7"/>
    <w:rsid w:val="0053068A"/>
    <w:rsid w:val="00547A0E"/>
    <w:rsid w:val="00560BC1"/>
    <w:rsid w:val="005653AB"/>
    <w:rsid w:val="005713D4"/>
    <w:rsid w:val="00581D19"/>
    <w:rsid w:val="005A003E"/>
    <w:rsid w:val="005B3787"/>
    <w:rsid w:val="005D2F50"/>
    <w:rsid w:val="006153E7"/>
    <w:rsid w:val="00615457"/>
    <w:rsid w:val="006A2CF7"/>
    <w:rsid w:val="006D5502"/>
    <w:rsid w:val="006E361A"/>
    <w:rsid w:val="006F5F0B"/>
    <w:rsid w:val="00705E09"/>
    <w:rsid w:val="00707906"/>
    <w:rsid w:val="00787F8E"/>
    <w:rsid w:val="0079591A"/>
    <w:rsid w:val="007C1ED8"/>
    <w:rsid w:val="00800FED"/>
    <w:rsid w:val="00821C51"/>
    <w:rsid w:val="00824AF3"/>
    <w:rsid w:val="00841791"/>
    <w:rsid w:val="0084741A"/>
    <w:rsid w:val="00862C6D"/>
    <w:rsid w:val="008B3B28"/>
    <w:rsid w:val="008D204C"/>
    <w:rsid w:val="008D4BBC"/>
    <w:rsid w:val="008E38C4"/>
    <w:rsid w:val="008F3113"/>
    <w:rsid w:val="009A40C5"/>
    <w:rsid w:val="009C196B"/>
    <w:rsid w:val="009C5DEE"/>
    <w:rsid w:val="00A22916"/>
    <w:rsid w:val="00A52FDF"/>
    <w:rsid w:val="00A56343"/>
    <w:rsid w:val="00AC47FE"/>
    <w:rsid w:val="00AD0B3A"/>
    <w:rsid w:val="00AD2ADE"/>
    <w:rsid w:val="00AE6B2C"/>
    <w:rsid w:val="00AF136F"/>
    <w:rsid w:val="00B03141"/>
    <w:rsid w:val="00B47FB5"/>
    <w:rsid w:val="00B825AE"/>
    <w:rsid w:val="00B9137F"/>
    <w:rsid w:val="00BD6FC8"/>
    <w:rsid w:val="00BF6C9C"/>
    <w:rsid w:val="00C13903"/>
    <w:rsid w:val="00C450D9"/>
    <w:rsid w:val="00D87CA8"/>
    <w:rsid w:val="00DB0842"/>
    <w:rsid w:val="00DE6C5E"/>
    <w:rsid w:val="00DF116B"/>
    <w:rsid w:val="00E17997"/>
    <w:rsid w:val="00E307F7"/>
    <w:rsid w:val="00E45B0C"/>
    <w:rsid w:val="00E52038"/>
    <w:rsid w:val="00E71713"/>
    <w:rsid w:val="00EA6D12"/>
    <w:rsid w:val="00F125C3"/>
    <w:rsid w:val="00F80E49"/>
    <w:rsid w:val="00FF437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5CA6478A"/>
  <w15:chartTrackingRefBased/>
  <w15:docId w15:val="{E7FEF018-58B3-45A7-9934-AF77FA05B14E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8D204C"/>
    <w:pPr>
      <w:spacing w:after="0" w:line="240" w:lineRule="auto"/>
    </w:pPr>
    <w:rPr>
      <w:rFonts w:eastAsiaTheme="minorEastAsia"/>
      <w:sz w:val="24"/>
      <w:szCs w:val="24"/>
    </w:rPr>
  </w:style>
  <w:style w:type="paragraph" w:styleId="Heading1">
    <w:name w:val="heading 1"/>
    <w:basedOn w:val="Normal"/>
    <w:next w:val="Normal"/>
    <w:link w:val="Heading1Char"/>
    <w:uiPriority w:val="9"/>
    <w:qFormat/>
    <w:rsid w:val="00615457"/>
    <w:pPr>
      <w:keepNext/>
      <w:keepLines/>
      <w:spacing w:before="240"/>
      <w:outlineLvl w:val="0"/>
    </w:pPr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0F2F6B"/>
    <w:pPr>
      <w:keepNext/>
      <w:keepLines/>
      <w:spacing w:line="480" w:lineRule="auto"/>
      <w:jc w:val="center"/>
      <w:outlineLvl w:val="1"/>
    </w:pPr>
    <w:rPr>
      <w:rFonts w:ascii="Times New Roman" w:eastAsiaTheme="majorEastAsia" w:hAnsi="Times New Roman" w:cs="Times New Roman"/>
      <w:b/>
      <w:bCs/>
      <w:sz w:val="26"/>
      <w:szCs w:val="26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39"/>
    <w:rsid w:val="008D204C"/>
    <w:pPr>
      <w:spacing w:after="0" w:line="240" w:lineRule="auto"/>
    </w:pPr>
    <w:rPr>
      <w:rFonts w:eastAsiaTheme="minorEastAsia"/>
      <w:sz w:val="24"/>
      <w:szCs w:val="24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CommentReference">
    <w:name w:val="annotation reference"/>
    <w:basedOn w:val="DefaultParagraphFont"/>
    <w:uiPriority w:val="99"/>
    <w:semiHidden/>
    <w:unhideWhenUsed/>
    <w:rsid w:val="00136F70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136F70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136F70"/>
    <w:rPr>
      <w:rFonts w:eastAsiaTheme="minorEastAsia"/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136F70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136F70"/>
    <w:rPr>
      <w:rFonts w:eastAsiaTheme="minorEastAsia"/>
      <w:b/>
      <w:bCs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136F70"/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136F70"/>
    <w:rPr>
      <w:rFonts w:ascii="Segoe UI" w:eastAsiaTheme="minorEastAsia" w:hAnsi="Segoe UI" w:cs="Segoe UI"/>
      <w:sz w:val="18"/>
      <w:szCs w:val="18"/>
    </w:rPr>
  </w:style>
  <w:style w:type="table" w:styleId="TableGridLight">
    <w:name w:val="Grid Table Light"/>
    <w:basedOn w:val="TableNormal"/>
    <w:uiPriority w:val="40"/>
    <w:rsid w:val="00AD2ADE"/>
    <w:pPr>
      <w:spacing w:after="0" w:line="240" w:lineRule="auto"/>
    </w:pPr>
    <w:tblPr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</w:tblPr>
  </w:style>
  <w:style w:type="paragraph" w:styleId="ListParagraph">
    <w:name w:val="List Paragraph"/>
    <w:basedOn w:val="Normal"/>
    <w:uiPriority w:val="34"/>
    <w:qFormat/>
    <w:rsid w:val="00800FED"/>
    <w:pPr>
      <w:spacing w:after="160" w:line="259" w:lineRule="auto"/>
      <w:ind w:left="720"/>
      <w:contextualSpacing/>
    </w:pPr>
    <w:rPr>
      <w:rFonts w:eastAsiaTheme="minorHAnsi"/>
      <w:sz w:val="22"/>
      <w:szCs w:val="22"/>
    </w:rPr>
  </w:style>
  <w:style w:type="paragraph" w:customStyle="1" w:styleId="KSMainText">
    <w:name w:val="KS Main Text"/>
    <w:basedOn w:val="Normal"/>
    <w:link w:val="KSMainTextChar"/>
    <w:qFormat/>
    <w:rsid w:val="00B47FB5"/>
    <w:pPr>
      <w:spacing w:line="480" w:lineRule="auto"/>
    </w:pPr>
    <w:rPr>
      <w:rFonts w:ascii="Times New Roman" w:hAnsi="Times New Roman" w:cs="Times New Roman"/>
    </w:rPr>
  </w:style>
  <w:style w:type="character" w:customStyle="1" w:styleId="KSMainTextChar">
    <w:name w:val="KS Main Text Char"/>
    <w:basedOn w:val="DefaultParagraphFont"/>
    <w:link w:val="KSMainText"/>
    <w:rsid w:val="00B47FB5"/>
    <w:rPr>
      <w:rFonts w:ascii="Times New Roman" w:eastAsiaTheme="minorEastAsia" w:hAnsi="Times New Roman" w:cs="Times New Roman"/>
      <w:sz w:val="24"/>
      <w:szCs w:val="24"/>
    </w:rPr>
  </w:style>
  <w:style w:type="paragraph" w:customStyle="1" w:styleId="EndNoteBibliographyTitle">
    <w:name w:val="EndNote Bibliography Title"/>
    <w:basedOn w:val="Normal"/>
    <w:link w:val="EndNoteBibliographyTitleChar"/>
    <w:rsid w:val="00547A0E"/>
    <w:pPr>
      <w:jc w:val="center"/>
    </w:pPr>
    <w:rPr>
      <w:rFonts w:ascii="Calibri" w:hAnsi="Calibri" w:cs="Calibri"/>
      <w:noProof/>
    </w:rPr>
  </w:style>
  <w:style w:type="character" w:customStyle="1" w:styleId="EndNoteBibliographyTitleChar">
    <w:name w:val="EndNote Bibliography Title Char"/>
    <w:basedOn w:val="KSMainTextChar"/>
    <w:link w:val="EndNoteBibliographyTitle"/>
    <w:rsid w:val="00547A0E"/>
    <w:rPr>
      <w:rFonts w:ascii="Calibri" w:eastAsiaTheme="minorEastAsia" w:hAnsi="Calibri" w:cs="Calibri"/>
      <w:noProof/>
      <w:sz w:val="24"/>
      <w:szCs w:val="24"/>
    </w:rPr>
  </w:style>
  <w:style w:type="paragraph" w:customStyle="1" w:styleId="EndNoteBibliography">
    <w:name w:val="EndNote Bibliography"/>
    <w:basedOn w:val="Normal"/>
    <w:link w:val="EndNoteBibliographyChar"/>
    <w:rsid w:val="00547A0E"/>
    <w:rPr>
      <w:rFonts w:ascii="Calibri" w:hAnsi="Calibri" w:cs="Calibri"/>
      <w:noProof/>
    </w:rPr>
  </w:style>
  <w:style w:type="character" w:customStyle="1" w:styleId="EndNoteBibliographyChar">
    <w:name w:val="EndNote Bibliography Char"/>
    <w:basedOn w:val="KSMainTextChar"/>
    <w:link w:val="EndNoteBibliography"/>
    <w:rsid w:val="00547A0E"/>
    <w:rPr>
      <w:rFonts w:ascii="Calibri" w:eastAsiaTheme="minorEastAsia" w:hAnsi="Calibri" w:cs="Calibri"/>
      <w:noProof/>
      <w:sz w:val="24"/>
      <w:szCs w:val="24"/>
    </w:rPr>
  </w:style>
  <w:style w:type="character" w:customStyle="1" w:styleId="Heading2Char">
    <w:name w:val="Heading 2 Char"/>
    <w:basedOn w:val="DefaultParagraphFont"/>
    <w:link w:val="Heading2"/>
    <w:uiPriority w:val="9"/>
    <w:rsid w:val="000F2F6B"/>
    <w:rPr>
      <w:rFonts w:ascii="Times New Roman" w:eastAsiaTheme="majorEastAsia" w:hAnsi="Times New Roman" w:cs="Times New Roman"/>
      <w:b/>
      <w:bCs/>
      <w:sz w:val="26"/>
      <w:szCs w:val="26"/>
    </w:rPr>
  </w:style>
  <w:style w:type="character" w:customStyle="1" w:styleId="acopre">
    <w:name w:val="acopre"/>
    <w:basedOn w:val="DefaultParagraphFont"/>
    <w:rsid w:val="000F2F6B"/>
  </w:style>
  <w:style w:type="character" w:styleId="Hyperlink">
    <w:name w:val="Hyperlink"/>
    <w:basedOn w:val="DefaultParagraphFont"/>
    <w:uiPriority w:val="99"/>
    <w:unhideWhenUsed/>
    <w:rsid w:val="00162E24"/>
    <w:rPr>
      <w:color w:val="0563C1" w:themeColor="hyperlink"/>
      <w:u w:val="single"/>
    </w:rPr>
  </w:style>
  <w:style w:type="character" w:styleId="UnresolvedMention">
    <w:name w:val="Unresolved Mention"/>
    <w:basedOn w:val="DefaultParagraphFont"/>
    <w:uiPriority w:val="99"/>
    <w:semiHidden/>
    <w:unhideWhenUsed/>
    <w:rsid w:val="00162E24"/>
    <w:rPr>
      <w:color w:val="605E5C"/>
      <w:shd w:val="clear" w:color="auto" w:fill="E1DFDD"/>
    </w:rPr>
  </w:style>
  <w:style w:type="character" w:customStyle="1" w:styleId="Heading1Char">
    <w:name w:val="Heading 1 Char"/>
    <w:basedOn w:val="DefaultParagraphFont"/>
    <w:link w:val="Heading1"/>
    <w:uiPriority w:val="9"/>
    <w:rsid w:val="00615457"/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paragraph" w:styleId="Header">
    <w:name w:val="header"/>
    <w:basedOn w:val="Normal"/>
    <w:link w:val="HeaderChar"/>
    <w:uiPriority w:val="99"/>
    <w:unhideWhenUsed/>
    <w:rsid w:val="00615457"/>
    <w:pPr>
      <w:tabs>
        <w:tab w:val="center" w:pos="4680"/>
        <w:tab w:val="right" w:pos="9360"/>
      </w:tabs>
    </w:pPr>
  </w:style>
  <w:style w:type="character" w:customStyle="1" w:styleId="HeaderChar">
    <w:name w:val="Header Char"/>
    <w:basedOn w:val="DefaultParagraphFont"/>
    <w:link w:val="Header"/>
    <w:uiPriority w:val="99"/>
    <w:rsid w:val="00615457"/>
    <w:rPr>
      <w:rFonts w:eastAsiaTheme="minorEastAsia"/>
      <w:sz w:val="24"/>
      <w:szCs w:val="24"/>
    </w:rPr>
  </w:style>
  <w:style w:type="paragraph" w:styleId="Footer">
    <w:name w:val="footer"/>
    <w:basedOn w:val="Normal"/>
    <w:link w:val="FooterChar"/>
    <w:uiPriority w:val="99"/>
    <w:unhideWhenUsed/>
    <w:rsid w:val="00615457"/>
    <w:pPr>
      <w:tabs>
        <w:tab w:val="center" w:pos="4680"/>
        <w:tab w:val="right" w:pos="936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615457"/>
    <w:rPr>
      <w:rFonts w:eastAsiaTheme="minorEastAsia"/>
      <w:sz w:val="24"/>
      <w:szCs w:val="24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ivs>
    <w:div w:id="279189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318967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3.png"/><Relationship Id="rId3" Type="http://schemas.openxmlformats.org/officeDocument/2006/relationships/webSettings" Target="webSettings.xml"/><Relationship Id="rId7" Type="http://schemas.openxmlformats.org/officeDocument/2006/relationships/image" Target="media/image2.png"/><Relationship Id="rId12" Type="http://schemas.openxmlformats.org/officeDocument/2006/relationships/theme" Target="theme/theme1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image" Target="media/image1.png"/><Relationship Id="rId11" Type="http://schemas.openxmlformats.org/officeDocument/2006/relationships/fontTable" Target="fontTable.xml"/><Relationship Id="rId5" Type="http://schemas.openxmlformats.org/officeDocument/2006/relationships/endnotes" Target="endnotes.xml"/><Relationship Id="rId10" Type="http://schemas.openxmlformats.org/officeDocument/2006/relationships/image" Target="media/image5.png"/><Relationship Id="rId4" Type="http://schemas.openxmlformats.org/officeDocument/2006/relationships/footnotes" Target="footnotes.xml"/><Relationship Id="rId9" Type="http://schemas.openxmlformats.org/officeDocument/2006/relationships/image" Target="media/image4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89</TotalTime>
  <Pages>12</Pages>
  <Words>2224</Words>
  <Characters>12681</Characters>
  <Application>Microsoft Office Word</Application>
  <DocSecurity>0</DocSecurity>
  <Lines>105</Lines>
  <Paragraphs>29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487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Sawatzki, Kaitlin</dc:creator>
  <cp:keywords/>
  <dc:description/>
  <cp:lastModifiedBy>Sawatzki, Kaitlin</cp:lastModifiedBy>
  <cp:revision>14</cp:revision>
  <dcterms:created xsi:type="dcterms:W3CDTF">2021-10-01T02:36:00Z</dcterms:created>
  <dcterms:modified xsi:type="dcterms:W3CDTF">2021-10-19T03:47:00Z</dcterms:modified>
</cp:coreProperties>
</file>